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r w:rsidR="00F774FE">
        <w:t>pseudotyping lentiviral particles</w:t>
      </w:r>
      <w:r>
        <w:t xml:space="preserve"> with </w:t>
      </w:r>
      <w:r w:rsidR="00104223">
        <w:t>SARS-CoV-2</w:t>
      </w:r>
      <w:r>
        <w:t xml:space="preserve"> Spike protein</w:t>
      </w:r>
      <w:r w:rsidR="00F774FE">
        <w:t xml:space="preserve"> for neutralization assays</w:t>
      </w:r>
    </w:p>
    <w:p w14:paraId="4E4DA2E2" w14:textId="53ADD173" w:rsidR="00181401" w:rsidRPr="00325902" w:rsidRDefault="00D04714" w:rsidP="00181401">
      <w:pPr>
        <w:pStyle w:val="MDPI13authornames"/>
      </w:pPr>
      <w:commentRangeStart w:id="0"/>
      <w:commentRangeStart w:id="1"/>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Rachel Eguia</w:t>
      </w:r>
      <w:r w:rsidR="00E37AF0" w:rsidRPr="00325902">
        <w:t xml:space="preserve"> </w:t>
      </w:r>
      <w:r w:rsidR="00E37AF0" w:rsidRPr="00325902">
        <w:rPr>
          <w:vertAlign w:val="superscript"/>
        </w:rPr>
        <w:t>1</w:t>
      </w:r>
      <w:r w:rsidR="00BB25ED">
        <w:t>, Adam</w:t>
      </w:r>
      <w:r w:rsidR="00CB69EA">
        <w:t xml:space="preserve"> S.</w:t>
      </w:r>
      <w:r w:rsidR="00BB25ED">
        <w:t xml:space="preserve"> Dingens</w:t>
      </w:r>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Loes</w:t>
      </w:r>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Alex </w:t>
      </w:r>
      <w:r w:rsidR="001E1AEB">
        <w:t>B</w:t>
      </w:r>
      <w:r w:rsidR="00CB69EA">
        <w:t>.</w:t>
      </w:r>
      <w:r w:rsidR="001E1AEB">
        <w:t xml:space="preserve"> </w:t>
      </w:r>
      <w:r w:rsidR="00BB25ED">
        <w:t>Balazs</w:t>
      </w:r>
      <w:r w:rsidR="00B63BE3">
        <w:t xml:space="preserve"> </w:t>
      </w:r>
      <w:r w:rsidR="00BA0F34">
        <w:rPr>
          <w:vertAlign w:val="superscript"/>
        </w:rPr>
        <w:t>5</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BA0F34">
        <w:rPr>
          <w:vertAlign w:val="superscript"/>
        </w:rPr>
        <w:t>6,</w:t>
      </w:r>
      <w:r w:rsidR="00181401" w:rsidRPr="00325902">
        <w:t>*</w:t>
      </w:r>
      <w:commentRangeEnd w:id="0"/>
      <w:r w:rsidR="00891AB0">
        <w:rPr>
          <w:rStyle w:val="CommentReference"/>
          <w:rFonts w:ascii="Times New Roman" w:hAnsi="Times New Roman"/>
          <w:b w:val="0"/>
          <w:lang w:bidi="ar-SA"/>
        </w:rPr>
        <w:commentReference w:id="0"/>
      </w:r>
      <w:commentRangeEnd w:id="1"/>
      <w:r w:rsidR="00BA07A1">
        <w:rPr>
          <w:rStyle w:val="CommentReference"/>
          <w:rFonts w:ascii="Times New Roman" w:hAnsi="Times New Roman"/>
          <w:b w:val="0"/>
          <w:lang w:bidi="ar-SA"/>
        </w:rPr>
        <w:commentReference w:id="1"/>
      </w:r>
    </w:p>
    <w:p w14:paraId="136EA952" w14:textId="435C0379"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12" w:history="1">
        <w:r w:rsidR="00E37AF0" w:rsidRPr="001E76D8">
          <w:rPr>
            <w:rStyle w:val="Hyperlink"/>
          </w:rPr>
          <w:t>dusenk@uw.edu</w:t>
        </w:r>
      </w:hyperlink>
      <w:r w:rsidR="00E37AF0">
        <w:t xml:space="preserve"> (K.D.C</w:t>
      </w:r>
      <w:r w:rsidR="00280D5D">
        <w:t>.</w:t>
      </w:r>
      <w:r w:rsidR="00E37AF0">
        <w:t xml:space="preserve">), </w:t>
      </w:r>
      <w:hyperlink r:id="rId13" w:history="1">
        <w:r w:rsidR="009963CB" w:rsidRPr="001E76D8">
          <w:rPr>
            <w:rStyle w:val="Hyperlink"/>
          </w:rPr>
          <w:t>reguia@fredhutch.org</w:t>
        </w:r>
      </w:hyperlink>
      <w:r w:rsidR="009963CB">
        <w:t xml:space="preserve"> (R.E.), </w:t>
      </w:r>
      <w:hyperlink r:id="rId14" w:history="1">
        <w:r w:rsidR="00280D5D" w:rsidRPr="001E76D8">
          <w:rPr>
            <w:rStyle w:val="Hyperlink"/>
          </w:rPr>
          <w:t>adingens@fredhutch.org</w:t>
        </w:r>
      </w:hyperlink>
      <w:r w:rsidR="00280D5D">
        <w:t xml:space="preserve"> (A.S.D.), </w:t>
      </w:r>
      <w:hyperlink r:id="rId15" w:history="1">
        <w:r w:rsidR="00280D5D" w:rsidRPr="001E76D8">
          <w:rPr>
            <w:rStyle w:val="Hyperlink"/>
          </w:rPr>
          <w:t>kmalone2@fredhutch.org</w:t>
        </w:r>
      </w:hyperlink>
      <w:r w:rsidR="00280D5D">
        <w:t xml:space="preserve"> (K.M.), </w:t>
      </w:r>
      <w:hyperlink r:id="rId16"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70E832F6" w:rsidR="00BA0F34" w:rsidRDefault="00071349" w:rsidP="00BA0F34">
      <w:pPr>
        <w:pStyle w:val="MDPI16affiliation"/>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p>
    <w:p w14:paraId="110106DD" w14:textId="0F3536F1" w:rsidR="00FA3E6D" w:rsidRDefault="00BA0F34" w:rsidP="00FA3E6D">
      <w:pPr>
        <w:pStyle w:val="MDPI16affiliation"/>
        <w:rPr>
          <w:szCs w:val="20"/>
        </w:rPr>
      </w:pPr>
      <w:r>
        <w:rPr>
          <w:szCs w:val="20"/>
          <w:vertAlign w:val="superscript"/>
        </w:rPr>
        <w:t>5</w:t>
      </w:r>
      <w:r w:rsidR="00A1223D" w:rsidRPr="00325902">
        <w:rPr>
          <w:szCs w:val="20"/>
        </w:rPr>
        <w:tab/>
      </w:r>
      <w:r w:rsidR="00A633AC">
        <w:rPr>
          <w:szCs w:val="20"/>
        </w:rPr>
        <w:t>The Ragon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2EC3282B" w:rsidR="00BA0F34" w:rsidRPr="00BA0F34" w:rsidRDefault="00BA0F34" w:rsidP="00FA3E6D">
      <w:pPr>
        <w:pStyle w:val="MDPI16affiliation"/>
        <w:rPr>
          <w:szCs w:val="20"/>
        </w:rPr>
      </w:pPr>
      <w:r>
        <w:rPr>
          <w:szCs w:val="20"/>
          <w:vertAlign w:val="superscript"/>
        </w:rPr>
        <w:t>6</w:t>
      </w:r>
      <w:r>
        <w:rPr>
          <w:szCs w:val="20"/>
        </w:rPr>
        <w:t xml:space="preserve">  H</w:t>
      </w:r>
      <w:r w:rsidR="00071349">
        <w:rPr>
          <w:szCs w:val="20"/>
        </w:rPr>
        <w:t>oward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399B12"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w:t>
      </w:r>
      <w:r w:rsidR="003747EA">
        <w:t xml:space="preserve"> that may help protect against re-infection or disease</w:t>
      </w:r>
      <w:r w:rsidR="00B22624">
        <w:t>.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 to SARS-CoV-2</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pseudotype Spike on biosafety-level-2 </w:t>
      </w:r>
      <w:r w:rsidR="00FC6D32">
        <w:t>virions</w:t>
      </w:r>
      <w:r w:rsidR="002A5BB0">
        <w:t xml:space="preserve">. </w:t>
      </w:r>
      <w:r w:rsidR="00F25DC8">
        <w:t>Such pseudotyping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pseudotype lentiviral virions with SARS-CoV-2 Spike</w:t>
      </w:r>
      <w:r w:rsidR="00072E05">
        <w:t xml:space="preserve"> and use them to infect 293T cells expressing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these pseudotyped virions can be us</w:t>
      </w:r>
      <w:r w:rsidR="00923803">
        <w:t>e</w:t>
      </w:r>
      <w:r w:rsidR="00F41033">
        <w:t>d to measure</w:t>
      </w:r>
      <w:r w:rsidR="000E592B">
        <w:t xml:space="preserve"> the neutralizing activity of human sera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2B59DAE1" w:rsidR="00181401" w:rsidRPr="00325902" w:rsidRDefault="00181401" w:rsidP="00181401">
      <w:pPr>
        <w:pStyle w:val="MDPI18keywords"/>
      </w:pPr>
      <w:r w:rsidRPr="00325902">
        <w:rPr>
          <w:b/>
        </w:rPr>
        <w:t xml:space="preserve">Keywords: </w:t>
      </w:r>
      <w:r w:rsidR="00D1751D">
        <w:t>SARS-CoV-2, COVID-19, coronavirus, neutralization assay, lentiviral pseudotype, Spike</w:t>
      </w:r>
      <w:r w:rsidR="002A4BF7">
        <w:t>, cytoplasmic tail</w:t>
      </w:r>
      <w:r w:rsidR="00985D46">
        <w:t>, ACE2, 293T-ACE2</w:t>
      </w:r>
      <w:r w:rsidR="005D4603">
        <w:t>, luciferase</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9EE3DCE" w:rsidR="00181401" w:rsidRDefault="00804145" w:rsidP="00D2075C">
      <w:pPr>
        <w:pStyle w:val="MDPI31text"/>
        <w:ind w:firstLine="0"/>
      </w:pPr>
      <w:bookmarkStart w:id="2" w:name="OLE_LINK1"/>
      <w:bookmarkStart w:id="3" w:name="OLE_LINK2"/>
      <w:r>
        <w:t>I</w:t>
      </w:r>
      <w:r w:rsidR="00605102">
        <w:t>nfection with SARS-CoV-2 elicits antibodies</w:t>
      </w:r>
      <w:r w:rsidR="00D86915">
        <w:t xml:space="preserve"> that bind to the virus</w:t>
      </w:r>
      <w:r w:rsidR="00074457">
        <w:t xml:space="preserve"> </w:t>
      </w:r>
      <w:r w:rsidR="001E2025">
        <w:fldChar w:fldCharType="begin" w:fldLock="1"/>
      </w:r>
      <w:r w:rsidR="002D26D1">
        <w:instrText>ADDIN CSL_CITATION {"citationItems":[{"id":"ITEM-1","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1","issued":{"date-parts":[["2020"]]},"title":"SARS-CoV-2 specific antibody responses in COVID-19 patients","type":"article-journal"},"uris":["http://www.mendeley.com/documents/?uuid=112e21b3-9a63-4d14-bac2-5cd4d8dd43f9"]},{"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d2c3e79e-8af8-465a-83ad-7f47334b7ab8"]},{"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id":"ITEM-4","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4","issued":{"date-parts":[["2020"]]},"title":"Antibody Responses to SARS-CoV-2 in Patients of Novel Coronavirus Disease 2019","type":"article-journal"},"uris":["http://www.mendeley.com/documents/?uuid=ff05c2d8-9e46-440b-ae26-59b232bb84e8"]},{"id":"ITEM-5","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5","issued":{"date-parts":[["2020"]]},"title":"Neutralizing antibody responses to SARS-CoV-2 in a COVID-19 recovered patient cohort and their implications","type":"article-journal"},"uris":["http://www.mendeley.com/documents/?uuid=7209c28a-c75f-46db-8b7d-f910f4eb207c"]},{"id":"ITEM-6","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6","issued":{"date-parts":[["2020"]]},"title":"Antibody responses to SARS-CoV-2 in COVID-19 patients: the perspective application of serological tests in clinical practice","type":"article-journal"},"uris":["http://www.mendeley.com/documents/?uuid=d7a1f272-dbf0-4bea-bf6b-4e76cf7d572a"]}],"mendeley":{"formattedCitation":"[1–6]","plainTextFormattedCitation":"[1–6]","previouslyFormattedCitation":"[1–6]"},"properties":{"noteIndex":0},"schema":"https://github.com/citation-style-language/schema/raw/master/csl-citation.json"}</w:instrText>
      </w:r>
      <w:r w:rsidR="001E2025">
        <w:fldChar w:fldCharType="separate"/>
      </w:r>
      <w:r w:rsidR="00847BD5" w:rsidRPr="00847BD5">
        <w:rPr>
          <w:noProof/>
        </w:rPr>
        <w:t>[1–6]</w:t>
      </w:r>
      <w:r w:rsidR="001E2025">
        <w:fldChar w:fldCharType="end"/>
      </w:r>
      <w:r w:rsidR="000424C0">
        <w:t>.</w:t>
      </w:r>
      <w:r>
        <w:t xml:space="preserve"> But as is the case for all viruses</w:t>
      </w:r>
      <w:r w:rsidR="00D616D7">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847BD5" w:rsidRPr="00847BD5">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2D26D1">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5,6,11,12]","plainTextFormattedCitation":"[5,6,11,12]","previouslyFormattedCitation":"[5,6,11,12]"},"properties":{"noteIndex":0},"schema":"https://github.com/citation-style-language/schema/raw/master/csl-citation.json"}</w:instrText>
      </w:r>
      <w:r w:rsidR="00FB7AF0">
        <w:fldChar w:fldCharType="separate"/>
      </w:r>
      <w:r w:rsidR="00847BD5" w:rsidRPr="00847BD5">
        <w:rPr>
          <w:noProof/>
        </w:rPr>
        <w:t>[5,6,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the</w:t>
      </w:r>
      <w:r w:rsidR="00E55A0B">
        <w:t xml:space="preserve"> virus</w:t>
      </w:r>
      <w:r w:rsidR="00212C49">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847BD5" w:rsidRPr="00847BD5">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associated with at least some reduced susceptibility to re-infection or disease </w:t>
      </w:r>
      <w:r w:rsidR="002D26D1">
        <w:fldChar w:fldCharType="begin" w:fldLock="1"/>
      </w:r>
      <w:r w:rsidR="00070B6F">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70B6F">
        <w:rPr>
          <w:rFonts w:ascii="Cambria Math" w:hAnsi="Cambria Math" w:cs="Cambria Math"/>
        </w:rPr>
        <w:instrText>∼</w:instrText>
      </w:r>
      <w:r w:rsidR="00070B6F">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2D26D1" w:rsidRPr="002D26D1">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 xml:space="preserve">its close relative SARS-CoV </w:t>
      </w:r>
      <w:r w:rsidR="00497686">
        <w:fldChar w:fldCharType="begin" w:fldLock="1"/>
      </w:r>
      <w:r w:rsidR="00B277B0">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497686" w:rsidRPr="00497686">
        <w:rPr>
          <w:noProof/>
        </w:rPr>
        <w:t>[19–21]</w:t>
      </w:r>
      <w:r w:rsidR="00497686">
        <w:fldChar w:fldCharType="end"/>
      </w:r>
      <w:r w:rsidR="00A57F20">
        <w:t>.</w:t>
      </w:r>
    </w:p>
    <w:p w14:paraId="4229AAB5" w14:textId="5B614E9B"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lastRenderedPageBreak/>
        <w:fldChar w:fldCharType="begin" w:fldLock="1"/>
      </w:r>
      <w:r w:rsidR="005E7A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2","issued":{"date-parts":[["2020"]]},"title":"SARS-CoV-2 specific antibody responses in COVID-19 patients","type":"article-journal"},"uris":["http://www.mendeley.com/documents/?uuid=112e21b3-9a63-4d14-bac2-5cd4d8dd43f9"]},{"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mendeley":{"formattedCitation":"[1,3,22]","plainTextFormattedCitation":"[1,3,22]","previouslyFormattedCitation":"[1,3,22]"},"properties":{"noteIndex":0},"schema":"https://github.com/citation-style-language/schema/raw/master/csl-citation.json"}</w:instrText>
      </w:r>
      <w:r w:rsidR="007B05C3">
        <w:fldChar w:fldCharType="separate"/>
      </w:r>
      <w:r w:rsidR="007B05C3" w:rsidRPr="007B05C3">
        <w:rPr>
          <w:noProof/>
        </w:rPr>
        <w:t>[1,3,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to </w:t>
      </w:r>
      <w:r w:rsidR="00562C98">
        <w:t>quantify</w:t>
      </w:r>
      <w:r w:rsidR="00CE5EC0">
        <w:t xml:space="preserve"> neutralizing activity</w:t>
      </w:r>
      <w:r w:rsidR="00562C98">
        <w:t xml:space="preserve"> 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the neutralizing activity in the sera of infected patients</w:t>
      </w:r>
      <w:r w:rsidR="00DE57BF">
        <w:t xml:space="preserve"> or to characterize the potency of individual antibodies</w:t>
      </w:r>
      <w:r w:rsidR="00F3427B">
        <w:t xml:space="preserve"> </w:t>
      </w:r>
      <w:r w:rsidR="0089415F">
        <w:fldChar w:fldCharType="begin" w:fldLock="1"/>
      </w:r>
      <w:r w:rsidR="0024448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2,12,23]","plainTextFormattedCitation":"[2,12,23]","previouslyFormattedCitation":"[2,12,23]"},"properties":{"noteIndex":0},"schema":"https://github.com/citation-style-language/schema/raw/master/csl-citation.json"}</w:instrText>
      </w:r>
      <w:r w:rsidR="0089415F">
        <w:fldChar w:fldCharType="separate"/>
      </w:r>
      <w:r w:rsidR="0089415F" w:rsidRPr="0089415F">
        <w:rPr>
          <w:noProof/>
        </w:rPr>
        <w:t>[2,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high-containment facilities</w:t>
      </w:r>
      <w:r w:rsidR="00F3427B">
        <w:t>.</w:t>
      </w:r>
    </w:p>
    <w:p w14:paraId="262CC4C3" w14:textId="1E8ECC92"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AD3F6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2,12,23]","plainTextFormattedCitation":"[2,12,23]","previouslyFormattedCitation":"[2,12,23]"},"properties":{"noteIndex":0},"schema":"https://github.com/citation-style-language/schema/raw/master/csl-citation.json"}</w:instrText>
      </w:r>
      <w:r w:rsidR="00244487">
        <w:fldChar w:fldCharType="separate"/>
      </w:r>
      <w:r w:rsidR="008176DB" w:rsidRPr="008176DB">
        <w:rPr>
          <w:noProof/>
        </w:rPr>
        <w:t>[2,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C00813">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AD3F6A" w:rsidRPr="00AD3F6A">
        <w:rPr>
          <w:noProof/>
        </w:rPr>
        <w:t>[24]</w:t>
      </w:r>
      <w:r w:rsidR="00AD3F6A">
        <w:fldChar w:fldCharType="end"/>
      </w:r>
      <w:r w:rsidR="00E72744">
        <w:t>.</w:t>
      </w:r>
      <w:r w:rsidR="00FE383D">
        <w:t xml:space="preserve"> Spike from SARS-CoV-2 and other coronaviruses can be “pseudotyped”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494D16">
        <w:fldChar w:fldCharType="begin" w:fldLock="1"/>
      </w:r>
      <w:r w:rsidR="00494D16">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title":"Functional assessment of cell entry and receptor usage for SARS-CoV-2 and other lineage B betacoronaviruses","type":"article-journal"},"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d":{"date-parts":[["2005"]]},"title":"Vesicular stomatitis virus pseudotyped with severe acute respiratory syndrome coronavirus spike protein","type":"article-journal"},"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d":{"date-parts":[["2005"]]},"title":"Longitudinally profiling neutralizing antibody response to SARS coronavirus with pseudotypes","type":"article-journal"},"uris":["http://www.mendeley.com/documents/?uuid=0bab8c0d-88c3-4581-9304-3ffee93efbb7"]},{"id":"ITEM-4","itemData":{"DOI":"10.21769/bioprotoc.2514","ISSN":"2331-8325","abstract":"The protocol outlined represents a cost-effective, rapid and reliable\nmethod for the generation of high-titre viral pseudotype particles with\nthe wild-type SARS-CoV spike protein on a lentiviral vector core using\nthe widely available transfection reagent PEI. This protocol is\noptimized for transfection in 6-well plates; however it can be readily\nscaled to different production volumes according to application. This\nprotocol has multiple benefits including the use of readily available\nreagents, consistent, high pseudotype virus production Relative\nLuminescence Units (RLU) titres and rapid generation of novel\ncoronavirus pseudotypes for research into strain variation, tropism and\n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d":{"date-parts":[["2017"]]},"title":"An Optimized Method for the Production Using PEI, Titration and Neutralization of SARS-CoV Spike Luciferase Pseudotypes","type":"article-journal"},"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d":{"date-parts":[["2007"]]},"title":"Development and application of a safe SARS-CoV neutralization assay based on lentiviral vectors pseudotyped with SARS-CoV spike protein","type":"article-journal"},"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title":"An optimised method for the production of MERS-CoV spike expressing viral pseudotypes","type":"article-journal"},"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d":{"date-parts":[["2019"]]},"title":"Middle East respiratory coronavirus (MERS-CoV) spike (S) protein vesicular stomatitis virus pseudoparticle neutralization assays offer a reliable alternative to the conventional neutralization assay in human seroepidemiological studies","type":"article-journal"},"uris":["http://www.mendeley.com/documents/?uuid=1bddf2a7-b63e-432e-925b-5eb877851a81"]}],"mendeley":{"formattedCitation":"[25–31]","plainTextFormattedCitation":"[25–31]"},"properties":{"noteIndex":0},"schema":"https://github.com/citation-style-language/schema/raw/master/csl-citation.json"}</w:instrText>
      </w:r>
      <w:r w:rsidR="00494D16">
        <w:fldChar w:fldCharType="separate"/>
      </w:r>
      <w:r w:rsidR="00494D16" w:rsidRPr="00494D16">
        <w:rPr>
          <w:noProof/>
        </w:rPr>
        <w:t>[25–31]</w:t>
      </w:r>
      <w:r w:rsidR="00494D16">
        <w:fldChar w:fldCharType="end"/>
      </w:r>
      <w:r w:rsidR="009537A4">
        <w:t xml:space="preserve">. For SARS-CoV-2, such pseudotyping has </w:t>
      </w:r>
      <w:r w:rsidR="009675C3">
        <w:t>recently</w:t>
      </w:r>
      <w:r w:rsidR="009537A4">
        <w:t xml:space="preserve"> been reported using</w:t>
      </w:r>
      <w:r w:rsidR="00862C22">
        <w:t xml:space="preserve"> HIV-based lentiviral virions </w:t>
      </w:r>
      <w:r w:rsidR="00760CFE">
        <w:fldChar w:fldCharType="begin" w:fldLock="1"/>
      </w:r>
      <w:r w:rsidR="00494D16">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d":{"date-parts":[["2020"]]},"title":"Characterization of spike glycoprotein of SARS-CoV-2 on virus entry and its immune cross-reactivity with SARS-CoV","type":"article-journal"},"uris":["http://www.mendeley.com/documents/?uuid=6ca1817f-41e4-4dfe-b088-7e43b2126f38"]}],"mendeley":{"formattedCitation":"[32]","plainTextFormattedCitation":"[32]","previouslyFormattedCitation":"[32]"},"properties":{"noteIndex":0},"schema":"https://github.com/citation-style-language/schema/raw/master/csl-citation.json"}</w:instrText>
      </w:r>
      <w:r w:rsidR="00760CFE">
        <w:fldChar w:fldCharType="separate"/>
      </w:r>
      <w:r w:rsidR="00494D16" w:rsidRPr="00494D16">
        <w:rPr>
          <w:noProof/>
        </w:rPr>
        <w:t>[32]</w:t>
      </w:r>
      <w:r w:rsidR="00760CFE">
        <w:fldChar w:fldCharType="end"/>
      </w:r>
      <w:r w:rsidR="00862C22">
        <w:t>[</w:t>
      </w:r>
      <w:r w:rsidR="00862C22" w:rsidRPr="00074457">
        <w:rPr>
          <w:color w:val="FF0000"/>
        </w:rPr>
        <w:t>CITE</w:t>
      </w:r>
      <w:r w:rsidR="00862C22">
        <w:t>], MLV-based retroviral virions [</w:t>
      </w:r>
      <w:r w:rsidR="00862C22" w:rsidRPr="00074457">
        <w:rPr>
          <w:color w:val="FF0000"/>
        </w:rPr>
        <w:t>CITE</w:t>
      </w:r>
      <w:r w:rsidR="00862C22">
        <w:t xml:space="preserve">], and VSV </w:t>
      </w:r>
      <w:r w:rsidR="00F15C55">
        <w:fldChar w:fldCharType="begin" w:fldLock="1"/>
      </w:r>
      <w:r w:rsidR="00494D16">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title":"Functional assessment of cell entry and receptor usage for SARS-CoV-2 and other lineage B betacoronaviruses","type":"article-journal"},"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d":{"date-parts":[["2020"]]},"title":"Establishment and validation of a pseudovirus neutralization assay for SARS-CoV-2","type":"article-journal"},"uris":["http://www.mendeley.com/documents/?uuid=71653f30-328b-463b-8a21-075bd8637d40"]}],"mendeley":{"formattedCitation":"[25,33,34]","plainTextFormattedCitation":"[25,33,34]","previouslyFormattedCitation":"[25,33,34]"},"properties":{"noteIndex":0},"schema":"https://github.com/citation-style-language/schema/raw/master/csl-citation.json"}</w:instrText>
      </w:r>
      <w:r w:rsidR="00F15C55">
        <w:fldChar w:fldCharType="separate"/>
      </w:r>
      <w:r w:rsidR="00494D16" w:rsidRPr="00494D16">
        <w:rPr>
          <w:noProof/>
        </w:rPr>
        <w:t>[25,33,34]</w:t>
      </w:r>
      <w:r w:rsidR="00F15C55">
        <w:fldChar w:fldCharType="end"/>
      </w:r>
      <w:r w:rsidR="00862C22">
        <w:t>.</w:t>
      </w:r>
      <w:r w:rsidR="009537A4">
        <w:t xml:space="preserve"> </w:t>
      </w:r>
      <w:r w:rsidR="008250B5">
        <w:t xml:space="preserve">In the limited data reported to date, results from such pseudovirus neutralization assays correlate well with </w:t>
      </w:r>
      <w:r w:rsidR="00092982">
        <w:t>measurements made using live SARS-CoV-2</w:t>
      </w:r>
      <w:r w:rsidR="00173E2D">
        <w:t xml:space="preserve"> </w:t>
      </w:r>
      <w:r w:rsidR="00500FF4">
        <w:fldChar w:fldCharType="begin" w:fldLock="1"/>
      </w:r>
      <w:r w:rsidR="00494D16">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2,12,23,33]","plainTextFormattedCitation":"[2,12,23,33]","previouslyFormattedCitation":"[2,12,23,33]"},"properties":{"noteIndex":0},"schema":"https://github.com/citation-style-language/schema/raw/master/csl-citation.json"}</w:instrText>
      </w:r>
      <w:r w:rsidR="00500FF4">
        <w:fldChar w:fldCharType="separate"/>
      </w:r>
      <w:r w:rsidR="00494D16" w:rsidRPr="00494D16">
        <w:rPr>
          <w:noProof/>
        </w:rPr>
        <w:t>[2,12,23,33]</w:t>
      </w:r>
      <w:r w:rsidR="00500FF4">
        <w:fldChar w:fldCharType="end"/>
      </w:r>
      <w:r w:rsidR="00092982">
        <w:t xml:space="preserve">. </w:t>
      </w:r>
      <w:r w:rsidR="00F3194F">
        <w:t>However, the papers describing th</w:t>
      </w:r>
      <w:r w:rsidR="007C64C8">
        <w:t xml:space="preserve">ese pseudotyping assays </w:t>
      </w:r>
      <w:r w:rsidR="00F3194F">
        <w:t>have generally focused on other biological questions, and only provided</w:t>
      </w:r>
      <w:r w:rsidR="00FC0BB0">
        <w:t xml:space="preserve"> brief descriptions of the assay</w:t>
      </w:r>
      <w:r w:rsidR="00D5078F">
        <w:t xml:space="preserve">s, which in many cases rely on reagents not yet </w:t>
      </w:r>
      <w:r w:rsidR="00BB0C20">
        <w:t>widely</w:t>
      </w:r>
      <w:r w:rsidR="00D5078F">
        <w:t xml:space="preserve"> available to the scientific community.</w:t>
      </w:r>
    </w:p>
    <w:p w14:paraId="285F9846" w14:textId="34684FC1" w:rsidR="00D5078F" w:rsidRPr="00325902" w:rsidRDefault="00D5078F" w:rsidP="00D2075C">
      <w:pPr>
        <w:pStyle w:val="MDPI31text"/>
        <w:ind w:firstLine="0"/>
      </w:pPr>
      <w:r>
        <w:tab/>
        <w:t>Here we fill this gap by providing a detailed description of how</w:t>
      </w:r>
      <w:r w:rsidR="008250B5">
        <w:t xml:space="preserve"> to pseudotype lentiviral </w:t>
      </w:r>
      <w:r w:rsidR="00C50A66">
        <w:t>virions</w:t>
      </w:r>
      <w:r w:rsidR="008250B5">
        <w:t xml:space="preserve"> with Spike</w:t>
      </w:r>
      <w:r w:rsidR="00BB0C20">
        <w:t xml:space="preserve">. We </w:t>
      </w:r>
      <w:r w:rsidR="00842E21">
        <w:t>explain</w:t>
      </w:r>
      <w:r w:rsidR="00C50A66">
        <w:t xml:space="preserve"> how these pseudotyped virions can be used to conveniently measure Spike-mediated cell entry </w:t>
      </w:r>
      <w:r w:rsidR="00034B84">
        <w:t>via</w:t>
      </w:r>
      <w:r w:rsidR="00183322">
        <w:t xml:space="preserve"> fluorescent or luciferase reporters, and how they can be used to quantify the neutralizing activity of human sera. Finally, we </w:t>
      </w:r>
      <w:r w:rsidR="009D4CBB">
        <w:t>describe all the necessary experimental reagents in detail</w:t>
      </w:r>
      <w:r w:rsidR="00032B6A">
        <w:t>,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2"/>
    <w:bookmarkEnd w:id="3"/>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248BE8D2" w:rsidR="00181401" w:rsidRPr="003A4CE1" w:rsidRDefault="00B146C1" w:rsidP="003E4834">
      <w:pPr>
        <w:pStyle w:val="MDPI33textspaceafter"/>
        <w:ind w:firstLine="0"/>
      </w:pPr>
      <w:r>
        <w:t>Our</w:t>
      </w:r>
      <w:r w:rsidR="008E0F53">
        <w:t xml:space="preserve"> basic strategy for pseudotyping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t xml:space="preserve">a plasmid expressing Spike, and plasmids expressing the other </w:t>
      </w:r>
      <w:r w:rsidR="004901E3">
        <w:t>lentiviral</w:t>
      </w:r>
      <w:r>
        <w:t xml:space="preserve"> proteins necessary to assemble virions.</w:t>
      </w:r>
      <w:r w:rsidR="00427673">
        <w:t xml:space="preserve"> The transfected cells then produce Spike-pseudotyped lentiviral virions</w:t>
      </w:r>
      <w:r w:rsidR="00372CF1">
        <w:t xml:space="preserve"> that can</w:t>
      </w:r>
      <w:r w:rsidR="00BA07A1">
        <w:t xml:space="preserve"> be</w:t>
      </w:r>
      <w:r w:rsidR="00BA07A1">
        <w:t xml:space="preserve"> used to </w:t>
      </w:r>
      <w:r w:rsidR="00372CF1">
        <w:t>infect permissive cells that express Spike’s receptor protein, ACE2</w:t>
      </w:r>
      <w:r w:rsidR="00404C53">
        <w:t xml:space="preserve"> </w:t>
      </w:r>
      <w:r w:rsidR="00404C53" w:rsidRPr="00404C53">
        <w:t>[</w:t>
      </w:r>
      <w:r w:rsidR="00404C53" w:rsidRPr="00404C53">
        <w:rPr>
          <w:color w:val="FF0000"/>
        </w:rPr>
        <w:t>CITE</w:t>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9">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500946F9" w:rsidR="003E4834" w:rsidRPr="00325902" w:rsidRDefault="00181401" w:rsidP="003E4834">
      <w:pPr>
        <w:pStyle w:val="MDPI51figurecaption"/>
      </w:pPr>
      <w:r w:rsidRPr="00325902">
        <w:rPr>
          <w:b/>
        </w:rPr>
        <w:t>Figure 1.</w:t>
      </w:r>
      <w:r w:rsidRPr="00325902">
        <w:t xml:space="preserve"> </w:t>
      </w:r>
      <w:r w:rsidR="003C1019">
        <w:t>General approach for lentiviral pseudotyping</w:t>
      </w:r>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 xml:space="preserve">The transfected cells produce virions with Spike on their surface. These virions can infect cells that </w:t>
      </w:r>
      <w:r w:rsidR="00990882">
        <w:lastRenderedPageBreak/>
        <w:t>express the ACE2 receptor for Spike.</w:t>
      </w:r>
      <w:r w:rsidRPr="00325902">
        <w:t xml:space="preserve"> (</w:t>
      </w:r>
      <w:r w:rsidR="003C1019">
        <w:rPr>
          <w:b/>
        </w:rPr>
        <w:t>B</w:t>
      </w:r>
      <w:r w:rsidRPr="00325902">
        <w:t xml:space="preserve">) </w:t>
      </w:r>
      <w:r w:rsidR="00165034">
        <w:t>We used</w:t>
      </w:r>
      <w:r w:rsidR="003F4DF2">
        <w:t xml:space="preserve"> three variants of Spike: the Spike protein sequenc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158F5EFC" w:rsidR="00372CF1" w:rsidRDefault="004901E3" w:rsidP="00DB5E7E">
      <w:pPr>
        <w:pStyle w:val="MDPI22heading2"/>
        <w:spacing w:before="0" w:after="0"/>
        <w:ind w:firstLine="420"/>
        <w:rPr>
          <w:i w:val="0"/>
          <w:iCs/>
        </w:rPr>
      </w:pPr>
      <w:r>
        <w:rPr>
          <w:i w:val="0"/>
          <w:iCs/>
        </w:rPr>
        <w:t>We used a lentiviral system</w:t>
      </w:r>
      <w:r w:rsidR="008E0979">
        <w:rPr>
          <w:i w:val="0"/>
          <w:iCs/>
        </w:rPr>
        <w:t xml:space="preserve"> based on HIV</w:t>
      </w:r>
      <w:r w:rsidR="00D17B34">
        <w:rPr>
          <w:i w:val="0"/>
          <w:iCs/>
        </w:rPr>
        <w:t xml:space="preserve"> strain </w:t>
      </w:r>
      <w:r w:rsidR="00D17B34" w:rsidRPr="00D17B34">
        <w:rPr>
          <w:i w:val="0"/>
          <w:iCs/>
          <w:color w:val="FF0000"/>
        </w:rPr>
        <w:t>X</w:t>
      </w:r>
      <w:r w:rsidR="00ED2111">
        <w:rPr>
          <w:i w:val="0"/>
          <w:iCs/>
        </w:rPr>
        <w:t xml:space="preserve"> 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xml:space="preserve">, anecdotally </w:t>
      </w:r>
      <w:r w:rsidR="00E7580F">
        <w:rPr>
          <w:i w:val="0"/>
          <w:iCs/>
        </w:rPr>
        <w:t>this 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6484E4E6"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90647C" w:rsidRPr="0090647C">
        <w:rPr>
          <w:i w:val="0"/>
          <w:iCs/>
          <w:color w:val="FF0000"/>
        </w:rPr>
        <w:t>CITE</w:t>
      </w:r>
      <w:r w:rsidR="0090647C" w:rsidRPr="0090647C">
        <w:rPr>
          <w:i w:val="0"/>
          <w:iCs/>
        </w:rPr>
        <w:t>]</w:t>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0C3EB4" w:rsidRPr="0090647C">
        <w:rPr>
          <w:i w:val="0"/>
          <w:iCs/>
          <w:color w:val="FF0000"/>
        </w:rPr>
        <w:t>CITE</w:t>
      </w:r>
      <w:r w:rsidR="000C3EB4" w:rsidRPr="0090647C">
        <w:rPr>
          <w:i w:val="0"/>
          <w:iCs/>
        </w:rPr>
        <w:t>]</w:t>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replacing </w:t>
      </w:r>
      <w:r w:rsidR="009C2FD3">
        <w:rPr>
          <w:i w:val="0"/>
          <w:iCs/>
        </w:rPr>
        <w:t>Spike’s</w:t>
      </w:r>
      <w:r w:rsidR="00561A37">
        <w:rPr>
          <w:i w:val="0"/>
          <w:iCs/>
        </w:rPr>
        <w:t xml:space="preserve"> cytoplasmic tail with th</w:t>
      </w:r>
      <w:r w:rsidR="009C2FD3">
        <w:rPr>
          <w:i w:val="0"/>
          <w:iCs/>
        </w:rPr>
        <w:t xml:space="preserve">at </w:t>
      </w:r>
      <w:r w:rsidR="00561A37">
        <w:rPr>
          <w:i w:val="0"/>
          <w:iCs/>
        </w:rPr>
        <w:t>from other viruses</w:t>
      </w:r>
      <w:r w:rsidR="00AA1294">
        <w:rPr>
          <w:i w:val="0"/>
          <w:iCs/>
        </w:rPr>
        <w:t xml:space="preserve"> was shown to improve pseudotyping efficiency [</w:t>
      </w:r>
      <w:r w:rsidR="00AA1294" w:rsidRPr="0090647C">
        <w:rPr>
          <w:i w:val="0"/>
          <w:iCs/>
          <w:color w:val="FF0000"/>
        </w:rPr>
        <w:t>CITE</w:t>
      </w:r>
      <w:r w:rsidR="00AA1294" w:rsidRPr="0090647C">
        <w:rPr>
          <w:i w:val="0"/>
          <w:iCs/>
        </w:rPr>
        <w:t>]</w:t>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in the BEI Resources repository as items </w:t>
      </w:r>
      <w:r w:rsidR="005D44F7" w:rsidRPr="005D44F7">
        <w:rPr>
          <w:i w:val="0"/>
          <w:iCs/>
          <w:color w:val="FF0000"/>
        </w:rPr>
        <w:t>XXX</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0E7F7A5"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ATCC </w:t>
      </w:r>
      <w:r w:rsidR="00126A6E">
        <w:rPr>
          <w:i w:val="0"/>
          <w:iCs/>
        </w:rPr>
        <w:t>CRL-3216)</w:t>
      </w:r>
      <w:r w:rsidR="005D44F7">
        <w:rPr>
          <w:i w:val="0"/>
          <w:iCs/>
        </w:rPr>
        <w:t xml:space="preserve"> were</w:t>
      </w:r>
      <w:r w:rsidR="00126A6E">
        <w:rPr>
          <w:i w:val="0"/>
          <w:iCs/>
        </w:rPr>
        <w:t xml:space="preserve"> transduced with a lentiviral vector expressing</w:t>
      </w:r>
      <w:r w:rsidR="00DC3931">
        <w:rPr>
          <w:i w:val="0"/>
          <w:iCs/>
        </w:rPr>
        <w:t xml:space="preserve"> </w:t>
      </w:r>
      <w:r w:rsidR="00C91DF0">
        <w:rPr>
          <w:i w:val="0"/>
          <w:iCs/>
        </w:rPr>
        <w:t xml:space="preserve">human ACE2 under a EF1a promoter (the </w:t>
      </w:r>
      <w:r w:rsidR="00592678">
        <w:rPr>
          <w:i w:val="0"/>
          <w:iCs/>
        </w:rPr>
        <w:t xml:space="preserve">plasmid sequence is in </w:t>
      </w:r>
      <w:r w:rsidR="00592678">
        <w:rPr>
          <w:b/>
          <w:bCs/>
          <w:i w:val="0"/>
          <w:iCs/>
        </w:rPr>
        <w:t>File S1</w:t>
      </w:r>
      <w:r w:rsidR="00592678">
        <w:rPr>
          <w:i w:val="0"/>
          <w:iCs/>
        </w:rPr>
        <w:t xml:space="preserve">, and the lentiviral backbone is available in the BEI Resources repository as item </w:t>
      </w:r>
      <w:r w:rsidR="00592678" w:rsidRPr="005D44F7">
        <w:rPr>
          <w:i w:val="0"/>
          <w:iCs/>
          <w:color w:val="FF0000"/>
        </w:rPr>
        <w:t>XXX</w:t>
      </w:r>
      <w:r w:rsidR="00592678">
        <w:rPr>
          <w:i w:val="0"/>
          <w:iCs/>
        </w:rPr>
        <w:t xml:space="preserve">). To create a clonal cell line from the bulk transduction, we sorted single transduced cells by flow cytometry and re-expanded </w:t>
      </w:r>
      <w:r w:rsidR="009F781F">
        <w:rPr>
          <w:i w:val="0"/>
          <w:iCs/>
        </w:rPr>
        <w:t>into large populations.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in the BEI Resources repository as item </w:t>
      </w:r>
      <w:r w:rsidR="00020AC4" w:rsidRPr="005D44F7">
        <w:rPr>
          <w:i w:val="0"/>
          <w:iCs/>
          <w:color w:val="FF0000"/>
        </w:rPr>
        <w:t>XXX</w:t>
      </w:r>
      <w:r w:rsidR="00020AC4">
        <w:rPr>
          <w:i w:val="0"/>
          <w:iCs/>
          <w:color w:val="FF0000"/>
        </w:rPr>
        <w:t>.</w:t>
      </w:r>
    </w:p>
    <w:tbl>
      <w:tblPr>
        <w:tblW w:w="9244" w:type="dxa"/>
        <w:tblLook w:val="04A0" w:firstRow="1" w:lastRow="0" w:firstColumn="1" w:lastColumn="0" w:noHBand="0" w:noVBand="1"/>
      </w:tblPr>
      <w:tblGrid>
        <w:gridCol w:w="9013"/>
        <w:gridCol w:w="231"/>
      </w:tblGrid>
      <w:tr w:rsidR="00D85AA0" w:rsidRPr="00325902" w14:paraId="6E533FBE" w14:textId="77777777" w:rsidTr="00DA08EF">
        <w:trPr>
          <w:trHeight w:val="2894"/>
        </w:trPr>
        <w:tc>
          <w:tcPr>
            <w:tcW w:w="9013" w:type="dxa"/>
            <w:shd w:val="clear" w:color="auto" w:fill="auto"/>
          </w:tcPr>
          <w:p w14:paraId="0805077E" w14:textId="563A85C3" w:rsidR="00D85AA0" w:rsidRPr="00325902" w:rsidRDefault="006D0116" w:rsidP="00DA08EF">
            <w:pPr>
              <w:pStyle w:val="MDPI52figure"/>
              <w:adjustRightInd w:val="0"/>
              <w:snapToGrid w:val="0"/>
              <w:rPr>
                <w:sz w:val="20"/>
              </w:rPr>
            </w:pPr>
            <w:r>
              <w:rPr>
                <w:noProof/>
                <w:snapToGrid/>
                <w:sz w:val="20"/>
              </w:rPr>
              <mc:AlternateContent>
                <mc:Choice Requires="wpg">
                  <w:drawing>
                    <wp:inline distT="0" distB="0" distL="0" distR="0" wp14:anchorId="1E2A72E4" wp14:editId="19A99CC6">
                      <wp:extent cx="2827867" cy="1752600"/>
                      <wp:effectExtent l="0" t="0" r="4445" b="0"/>
                      <wp:docPr id="14" name="Group 14"/>
                      <wp:cNvGraphicFramePr/>
                      <a:graphic xmlns:a="http://schemas.openxmlformats.org/drawingml/2006/main">
                        <a:graphicData uri="http://schemas.microsoft.com/office/word/2010/wordprocessingGroup">
                          <wpg:wgp>
                            <wpg:cNvGrpSpPr/>
                            <wpg:grpSpPr>
                              <a:xfrm>
                                <a:off x="0" y="0"/>
                                <a:ext cx="2827867" cy="1752600"/>
                                <a:chOff x="0" y="0"/>
                                <a:chExt cx="5615940" cy="4162466"/>
                              </a:xfrm>
                            </wpg:grpSpPr>
                            <pic:pic xmlns:pic="http://schemas.openxmlformats.org/drawingml/2006/picture">
                              <pic:nvPicPr>
                                <pic:cNvPr id="12" name="Picture 12" descr="للصائمين أصحاب المزاج العكر: إرسموا بيتزا – البحار"/>
                                <pic:cNvPicPr>
                                  <a:picLocks noChangeAspect="1"/>
                                </pic:cNvPicPr>
                              </pic:nvPicPr>
                              <pic:blipFill>
                                <a:blip r:embed="rId20" cstate="print">
                                  <a:extLst>
                                    <a:ext uri="{28A0092B-C50C-407E-A947-70E740481C1C}">
                                      <a14:useLocalDpi xmlns:a14="http://schemas.microsoft.com/office/drawing/2010/main" val="0"/>
                                    </a:ext>
                                    <a:ext uri="{837473B0-CC2E-450A-ABE3-18F120FF3D39}">
                                      <a1611:picAttrSrcUrl xmlns:a1611="http://schemas.microsoft.com/office/drawing/2016/11/main" r:id="rId21"/>
                                    </a:ext>
                                  </a:extLst>
                                </a:blip>
                                <a:stretch>
                                  <a:fillRect/>
                                </a:stretch>
                              </pic:blipFill>
                              <pic:spPr>
                                <a:xfrm>
                                  <a:off x="0" y="0"/>
                                  <a:ext cx="5615940" cy="3855720"/>
                                </a:xfrm>
                                <a:prstGeom prst="rect">
                                  <a:avLst/>
                                </a:prstGeom>
                              </pic:spPr>
                            </pic:pic>
                            <wps:wsp>
                              <wps:cNvPr id="13" name="Text Box 13"/>
                              <wps:cNvSpPr txBox="1"/>
                              <wps:spPr>
                                <a:xfrm>
                                  <a:off x="0" y="3855126"/>
                                  <a:ext cx="5615940" cy="307340"/>
                                </a:xfrm>
                                <a:prstGeom prst="rect">
                                  <a:avLst/>
                                </a:prstGeom>
                                <a:solidFill>
                                  <a:prstClr val="white"/>
                                </a:solidFill>
                                <a:ln>
                                  <a:noFill/>
                                </a:ln>
                              </wps:spPr>
                              <wps:txbx>
                                <w:txbxContent>
                                  <w:p w14:paraId="4F6E9960" w14:textId="2E008B98" w:rsidR="006D0116" w:rsidRPr="006D0116" w:rsidRDefault="007D5116" w:rsidP="006D0116">
                                    <w:pPr>
                                      <w:rPr>
                                        <w:sz w:val="18"/>
                                        <w:szCs w:val="18"/>
                                      </w:rPr>
                                    </w:pPr>
                                    <w:hyperlink r:id="rId22" w:history="1">
                                      <w:r w:rsidR="006D0116" w:rsidRPr="006D0116">
                                        <w:rPr>
                                          <w:rStyle w:val="Hyperlink"/>
                                          <w:sz w:val="18"/>
                                          <w:szCs w:val="18"/>
                                        </w:rPr>
                                        <w:t>This Photo</w:t>
                                      </w:r>
                                    </w:hyperlink>
                                    <w:r w:rsidR="006D0116" w:rsidRPr="006D0116">
                                      <w:rPr>
                                        <w:sz w:val="18"/>
                                        <w:szCs w:val="18"/>
                                      </w:rPr>
                                      <w:t xml:space="preserve"> by Unknown Author is licensed under </w:t>
                                    </w:r>
                                    <w:hyperlink r:id="rId23" w:history="1">
                                      <w:r w:rsidR="006D0116" w:rsidRPr="006D0116">
                                        <w:rPr>
                                          <w:rStyle w:val="Hyperlink"/>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E2A72E4" id="Group 14" o:spid="_x0000_s1026" style="width:222.65pt;height:138pt;mso-position-horizontal-relative:char;mso-position-vertical-relative:line" coordsize="56159,4162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للصائمين أصحاب المزاج العكر: إرسموا بيتزا – البحار" style="position:absolute;width:56159;height:385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">
                        <v:imagedata r:id="rId24" o:title=" إرسموا بيتزا – البحار"/>
                      </v:shape>
                      <v:shapetype id="_x0000_t202" coordsize="21600,21600" o:spt="202" path="m,l,21600r21600,l21600,xe">
                        <v:stroke joinstyle="miter"/>
                        <v:path gradientshapeok="t" o:connecttype="rect"/>
                      </v:shapetype>
                      <v:shape id="Text Box 13" o:spid="_x0000_s1028" type="#_x0000_t202" style="position:absolute;top:38551;width:56159;height:30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" stroked="f">
                        <v:textbox>
                          <w:txbxContent>
                            <w:p w14:paraId="4F6E9960" w14:textId="2E008B98" w:rsidR="006D0116" w:rsidRPr="006D0116" w:rsidRDefault="006D0116" w:rsidP="006D0116">
                              <w:pPr>
                                <w:rPr>
                                  <w:sz w:val="18"/>
                                  <w:szCs w:val="18"/>
                                </w:rPr>
                              </w:pPr>
                              <w:hyperlink r:id="rId25" w:history="1">
                                <w:r w:rsidRPr="006D0116">
                                  <w:rPr>
                                    <w:rStyle w:val="Hyperlink"/>
                                    <w:sz w:val="18"/>
                                    <w:szCs w:val="18"/>
                                  </w:rPr>
                                  <w:t>This Photo</w:t>
                                </w:r>
                              </w:hyperlink>
                              <w:r w:rsidRPr="006D0116">
                                <w:rPr>
                                  <w:sz w:val="18"/>
                                  <w:szCs w:val="18"/>
                                </w:rPr>
                                <w:t xml:space="preserve"> by Unknown Author is licensed under </w:t>
                              </w:r>
                              <w:hyperlink r:id="rId26" w:history="1">
                                <w:r w:rsidRPr="006D0116">
                                  <w:rPr>
                                    <w:rStyle w:val="Hyperlink"/>
                                    <w:sz w:val="18"/>
                                    <w:szCs w:val="18"/>
                                  </w:rPr>
                                  <w:t>CC BY-NC-ND</w:t>
                                </w:r>
                              </w:hyperlink>
                            </w:p>
                          </w:txbxContent>
                        </v:textbox>
                      </v:shape>
                      <w10:anchorlock/>
                    </v:group>
                  </w:pict>
                </mc:Fallback>
              </mc:AlternateContent>
            </w:r>
          </w:p>
        </w:tc>
        <w:tc>
          <w:tcPr>
            <w:tcW w:w="231" w:type="dxa"/>
            <w:shd w:val="clear" w:color="auto" w:fill="auto"/>
          </w:tcPr>
          <w:p w14:paraId="43FD14DC" w14:textId="77777777" w:rsidR="00D85AA0" w:rsidRPr="00325902" w:rsidRDefault="00D85AA0" w:rsidP="00DA08EF">
            <w:pPr>
              <w:pStyle w:val="MDPI52figure"/>
              <w:adjustRightInd w:val="0"/>
              <w:snapToGrid w:val="0"/>
            </w:pPr>
          </w:p>
          <w:p w14:paraId="5F161C94" w14:textId="77777777" w:rsidR="00D85AA0" w:rsidRPr="00325902" w:rsidRDefault="00D85AA0" w:rsidP="00DA08EF">
            <w:pPr>
              <w:pStyle w:val="MDPI52figure"/>
              <w:adjustRightInd w:val="0"/>
              <w:snapToGrid w:val="0"/>
              <w:rPr>
                <w:sz w:val="20"/>
              </w:rPr>
            </w:pPr>
          </w:p>
        </w:tc>
      </w:tr>
    </w:tbl>
    <w:p w14:paraId="0AC13E09" w14:textId="55F32497" w:rsidR="00D85AA0" w:rsidRPr="005918D0" w:rsidRDefault="00D85AA0" w:rsidP="00D85AA0">
      <w:pPr>
        <w:pStyle w:val="MDPI51figurecaption"/>
      </w:pPr>
      <w:r w:rsidRPr="00325902">
        <w:rPr>
          <w:b/>
        </w:rPr>
        <w:lastRenderedPageBreak/>
        <w:t xml:space="preserve">Figure </w:t>
      </w:r>
      <w:r w:rsidR="006D0116">
        <w:rPr>
          <w:b/>
        </w:rPr>
        <w:t>2</w:t>
      </w:r>
      <w:r w:rsidRPr="00325902">
        <w:rPr>
          <w:b/>
        </w:rPr>
        <w:t>.</w:t>
      </w:r>
      <w:r w:rsidRPr="00325902">
        <w:t xml:space="preserve"> </w:t>
      </w:r>
      <w:r w:rsidR="005918D0">
        <w:t>The Spike-pseudotyped lentiviral virions infect 293T-ACE2 cells. (</w:t>
      </w:r>
      <w:r w:rsidR="005918D0">
        <w:rPr>
          <w:b/>
          <w:bCs/>
        </w:rPr>
        <w:t>A</w:t>
      </w:r>
      <w:r w:rsidR="005918D0">
        <w:t xml:space="preserve">) </w:t>
      </w:r>
      <w:r w:rsidR="007C4997">
        <w:t>The flow cytometry</w:t>
      </w:r>
      <w:r w:rsidR="00455F86">
        <w:t xml:space="preserve"> plot showing expression of ACE2 by the 293T-ACE2 cells as quantified by staining with antibody </w:t>
      </w:r>
      <w:r w:rsidR="00455F86" w:rsidRPr="00455F86">
        <w:rPr>
          <w:color w:val="FF0000"/>
        </w:rPr>
        <w:t>X</w:t>
      </w:r>
      <w:r w:rsidR="00455F86">
        <w:t>. (</w:t>
      </w:r>
      <w:r w:rsidR="00455F86">
        <w:rPr>
          <w:b/>
          <w:bCs/>
        </w:rPr>
        <w:t>B</w:t>
      </w:r>
      <w:r w:rsidR="00455F86">
        <w:t>) Microscope image</w:t>
      </w:r>
      <w:r w:rsidR="005D44F7">
        <w:t xml:space="preserve"> showing ZsGreen expression in 293T-ACE2 or 293T cells at </w:t>
      </w:r>
      <w:r w:rsidR="005D44F7" w:rsidRPr="00D51BC6">
        <w:rPr>
          <w:color w:val="FF0000"/>
        </w:rPr>
        <w:t>X</w:t>
      </w:r>
      <w:r w:rsidR="005D44F7">
        <w:t xml:space="preserve"> hours after incubation with equivalent amounts of Spike-pseudotyped</w:t>
      </w:r>
      <w:ins w:id="4" w:author="Kate D Crawford" w:date="2020-04-15T13:57:00Z">
        <w:r w:rsidR="00C951F6">
          <w:t xml:space="preserve"> or VSV G-pseudotyped</w:t>
        </w:r>
      </w:ins>
      <w:r w:rsidR="005D44F7">
        <w:t xml:space="preserve"> lentivirus expressing ZsGreen. The </w:t>
      </w:r>
      <w:r w:rsidR="00C951F6">
        <w:t xml:space="preserve">Spike-pseudotyped </w:t>
      </w:r>
      <w:r w:rsidR="005D44F7">
        <w:t>virus efficiently infects the 293T-ACE2 but not the 293T cells</w:t>
      </w:r>
      <w:r w:rsidR="00C951F6">
        <w:t xml:space="preserve">, whereas the VSV G-pseudotyped virus efficiently infects both cell lines. Cells were infected with 10-fold less </w:t>
      </w:r>
      <w:r w:rsidR="003909FC">
        <w:t xml:space="preserve">volume of </w:t>
      </w:r>
      <w:r w:rsidR="00C951F6">
        <w:t>VSV G-pseudotyped lentivirus than Spike-pseudotyped lentivirus.</w:t>
      </w:r>
    </w:p>
    <w:p w14:paraId="52BECDDF" w14:textId="1ED3E236"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 </w:t>
      </w:r>
      <w:r w:rsidR="00C951F6">
        <w:rPr>
          <w:i w:val="0"/>
          <w:iCs/>
        </w:rPr>
        <w:t>infects both cell lines equivalently (</w:t>
      </w:r>
      <w:r w:rsidR="00C951F6">
        <w:rPr>
          <w:b/>
          <w:bCs/>
          <w:i w:val="0"/>
          <w:iCs/>
        </w:rPr>
        <w:t>Fig.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C2D602C"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the highly efficient VSV-G protein and a negative control in which we did not provide a viral entry protein in the transfected producing cells.</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Figure 1A</w:t>
      </w:r>
      <w:r w:rsidR="005A0404">
        <w:rPr>
          <w:i w:val="0"/>
          <w:iCs/>
        </w:rPr>
        <w:t xml:space="preserve">, all three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G</w:t>
      </w:r>
      <w:r w:rsidR="00E7412A">
        <w:rPr>
          <w:i w:val="0"/>
          <w:iCs/>
        </w:rPr>
        <w:t xml:space="preserve">, but we still considered them to be encouragingly high given that lentiviral virions can be further concentrated by </w:t>
      </w:r>
      <w:r w:rsidR="00E96875">
        <w:rPr>
          <w:i w:val="0"/>
          <w:iCs/>
        </w:rPr>
        <w:t>a variety of methods [</w:t>
      </w:r>
      <w:r w:rsidR="00E96875" w:rsidRPr="0090647C">
        <w:rPr>
          <w:i w:val="0"/>
          <w:iCs/>
          <w:color w:val="FF0000"/>
        </w:rPr>
        <w:t>CITE</w:t>
      </w:r>
      <w:r w:rsidR="00E96875" w:rsidRPr="0090647C">
        <w:rPr>
          <w:i w:val="0"/>
          <w:iCs/>
        </w:rPr>
        <w:t>]</w:t>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ins w:id="5" w:author="Kate D Crawford" w:date="2020-04-15T14:01:00Z">
        <w:r w:rsidR="00C951F6">
          <w:rPr>
            <w:i w:val="0"/>
            <w:iCs/>
          </w:rPr>
          <w:t>n</w:t>
        </w:r>
      </w:ins>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DA08EF">
        <w:trPr>
          <w:trHeight w:val="2894"/>
        </w:trPr>
        <w:tc>
          <w:tcPr>
            <w:tcW w:w="9013" w:type="dxa"/>
            <w:shd w:val="clear" w:color="auto" w:fill="auto"/>
          </w:tcPr>
          <w:p w14:paraId="19D3F07D" w14:textId="766EBE47" w:rsidR="00D90B27" w:rsidRPr="00325902" w:rsidRDefault="00FB5524" w:rsidP="00DA08EF">
            <w:pPr>
              <w:pStyle w:val="MDPI52figure"/>
              <w:adjustRightInd w:val="0"/>
              <w:snapToGrid w:val="0"/>
              <w:rPr>
                <w:sz w:val="20"/>
              </w:rPr>
            </w:pPr>
            <w:r>
              <w:rPr>
                <w:noProof/>
                <w:snapToGrid/>
                <w:sz w:val="20"/>
              </w:rPr>
              <w:lastRenderedPageBreak/>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7">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DA08EF">
            <w:pPr>
              <w:pStyle w:val="MDPI52figure"/>
              <w:adjustRightInd w:val="0"/>
              <w:snapToGrid w:val="0"/>
            </w:pPr>
          </w:p>
          <w:p w14:paraId="71E0E0FA" w14:textId="77777777" w:rsidR="00D90B27" w:rsidRPr="00325902" w:rsidRDefault="00D90B27" w:rsidP="00DA08EF">
            <w:pPr>
              <w:pStyle w:val="MDPI52figure"/>
              <w:adjustRightInd w:val="0"/>
              <w:snapToGrid w:val="0"/>
              <w:rPr>
                <w:sz w:val="20"/>
              </w:rPr>
            </w:pPr>
          </w:p>
        </w:tc>
      </w:tr>
    </w:tbl>
    <w:p w14:paraId="05B578B2" w14:textId="54AE96A5"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 pseudotyped lentiviruses</w:t>
      </w:r>
      <w:r w:rsidR="007F6277">
        <w:t xml:space="preserve"> in 293T-ACE2 cells</w:t>
      </w:r>
      <w:r w:rsidR="00DC3DD0">
        <w:t>.</w:t>
      </w:r>
      <w:r w:rsidR="002905B1">
        <w:t xml:space="preserve"> (</w:t>
      </w:r>
      <w:r w:rsidR="002905B1">
        <w:rPr>
          <w:b/>
          <w:bCs/>
        </w:rPr>
        <w:t>A</w:t>
      </w:r>
      <w:r w:rsidR="002905B1">
        <w:t>) Titers of the</w:t>
      </w:r>
      <w:r w:rsidR="00F642BE">
        <w:t xml:space="preserve"> ZsGreen backbone pseudotyped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and then calculating the titer of transduction-competent virus per ml</w:t>
      </w:r>
      <w:r w:rsidR="004524E5">
        <w:t xml:space="preserve"> from the percentage of green cells. The “n.d.” for None indicates that the titer was not detectable. (</w:t>
      </w:r>
      <w:r w:rsidR="004524E5">
        <w:rPr>
          <w:b/>
          <w:bCs/>
        </w:rPr>
        <w:t>B</w:t>
      </w:r>
      <w:r w:rsidR="004524E5">
        <w:t xml:space="preserve">) Titers of the Luciferase-IRES-ZsGreen backbone </w:t>
      </w:r>
      <w:r w:rsidR="007F6277">
        <w:t>as determined by measuring the relative luciferase units (RLUs)</w:t>
      </w:r>
      <w:r w:rsidR="00A9274F">
        <w:t xml:space="preserve">. </w:t>
      </w:r>
      <w:commentRangeStart w:id="6"/>
      <w:r w:rsidR="00E83706">
        <w:t>The RLUs were determined</w:t>
      </w:r>
      <w:r w:rsidR="007C41FC">
        <w:t xml:space="preserve"> at </w:t>
      </w:r>
      <w:r w:rsidR="007C41FC" w:rsidRPr="007C41FC">
        <w:rPr>
          <w:color w:val="FF0000"/>
        </w:rPr>
        <w:t>X</w:t>
      </w:r>
      <w:r w:rsidR="007C41FC">
        <w:t xml:space="preserve"> hours post-infection</w:t>
      </w:r>
      <w:r w:rsidR="00E83706">
        <w:t xml:space="preserve"> using </w:t>
      </w:r>
      <w:r w:rsidR="00E83706" w:rsidRPr="007C41FC">
        <w:rPr>
          <w:color w:val="FF0000"/>
        </w:rPr>
        <w:t>X</w:t>
      </w:r>
      <w:r w:rsidR="00E83706">
        <w:t xml:space="preserve"> cells per well in 96-well plates</w:t>
      </w:r>
      <w:r w:rsidR="007C41FC">
        <w:t xml:space="preserve"> infected with </w:t>
      </w:r>
      <w:r w:rsidR="003C46D0" w:rsidRPr="003C46D0">
        <w:rPr>
          <w:color w:val="FF0000"/>
        </w:rPr>
        <w:t>X</w:t>
      </w:r>
      <w:r w:rsidR="003C46D0">
        <w:t xml:space="preserve"> ul of virus in a total volume of </w:t>
      </w:r>
      <w:r w:rsidR="003C46D0" w:rsidRPr="003C46D0">
        <w:rPr>
          <w:color w:val="FF0000"/>
        </w:rPr>
        <w:t>X</w:t>
      </w:r>
      <w:r w:rsidR="003C46D0">
        <w:t>.</w:t>
      </w:r>
      <w:commentRangeEnd w:id="6"/>
      <w:r w:rsidR="003C46D0">
        <w:rPr>
          <w:rStyle w:val="CommentReference"/>
          <w:rFonts w:ascii="Times New Roman" w:hAnsi="Times New Roman"/>
          <w:lang w:bidi="ar-SA"/>
        </w:rPr>
        <w:commentReference w:id="6"/>
      </w:r>
      <w:r w:rsidR="00214E4B">
        <w:t xml:space="preserve"> </w:t>
      </w:r>
      <w:r w:rsidR="00214E4B" w:rsidRPr="00D0735F">
        <w:rPr>
          <w:color w:val="FF0000"/>
        </w:rPr>
        <w:t>(</w:t>
      </w:r>
      <w:r w:rsidR="00214E4B" w:rsidRPr="00672CA6">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pseudotyped virus with either the ZsGreen or Luciferase-IRES-ZsGreen backbone at </w:t>
      </w:r>
      <w:r w:rsidR="00D0735F" w:rsidRPr="00672CA6">
        <w:rPr>
          <w:color w:val="FF0000"/>
        </w:rPr>
        <w:t>X</w:t>
      </w:r>
      <w:r w:rsidR="00D0735F" w:rsidRPr="00672CA6">
        <w:rPr>
          <w:color w:val="000000" w:themeColor="text1"/>
        </w:rPr>
        <w:t xml:space="preserve"> hours post-infection. As can be seen from the images, the ZsGreen backbone gives a stronger fluorescent signal than the Luciferase-IRES-ZsGreen backbone, presumably because this protein is expressed more strongly if it is the sole CMV-promoter driven transcript than if it is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1DBBBF6C" w:rsidR="007E7880" w:rsidRDefault="0084229B" w:rsidP="005D2C50">
      <w:pPr>
        <w:pStyle w:val="MDPI22heading2"/>
        <w:spacing w:before="0" w:after="0"/>
        <w:rPr>
          <w:i w:val="0"/>
          <w:iCs/>
          <w:color w:val="000000" w:themeColor="text1"/>
        </w:rPr>
      </w:pPr>
      <w:r>
        <w:rPr>
          <w:i w:val="0"/>
          <w:iCs/>
        </w:rPr>
        <w:t>We next proceeded</w:t>
      </w:r>
      <w:r w:rsidR="0058703A">
        <w:rPr>
          <w:i w:val="0"/>
          <w:iCs/>
        </w:rPr>
        <w:t xml:space="preserve"> to use the Luciferase-IRES-ZsGreen backbone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to perform</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0A375081"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serum from a confirmed SARS-CoV-2 infected patient collected at 19 days post-symptom onset</w:t>
      </w:r>
      <w:r w:rsidR="008607F7">
        <w:rPr>
          <w:i w:val="0"/>
          <w:iCs/>
          <w:color w:val="000000" w:themeColor="text1"/>
        </w:rPr>
        <w:t>, and with soluble ACE2 protein (which has been reported to neutralize SARS-CoV-2 by acting as a decoy receptor [</w:t>
      </w:r>
      <w:r w:rsidR="008607F7" w:rsidRPr="008607F7">
        <w:rPr>
          <w:i w:val="0"/>
          <w:iCs/>
          <w:color w:val="FF0000"/>
        </w:rPr>
        <w:t>CITE</w:t>
      </w:r>
      <w:r w:rsidR="008607F7">
        <w:rPr>
          <w:i w:val="0"/>
          <w:iCs/>
          <w:color w:val="000000" w:themeColor="text1"/>
        </w:rPr>
        <w:t>]).</w:t>
      </w:r>
      <w:r w:rsidR="00A07B01">
        <w:rPr>
          <w:i w:val="0"/>
          <w:iCs/>
          <w:color w:val="000000" w:themeColor="text1"/>
        </w:rPr>
        <w:t xml:space="preserve"> For these assays, we first made serial dilutions of the serum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serum</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then measured the luciferase signal at </w:t>
      </w:r>
      <w:r w:rsidR="00A07B01" w:rsidRPr="00A07B01">
        <w:rPr>
          <w:i w:val="0"/>
          <w:iCs/>
          <w:color w:val="FF0000"/>
        </w:rPr>
        <w:t>X</w:t>
      </w:r>
      <w:r w:rsidR="00A07B01">
        <w:rPr>
          <w:i w:val="0"/>
          <w:iCs/>
          <w:color w:val="000000" w:themeColor="text1"/>
        </w:rPr>
        <w:t xml:space="preserve"> 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13"/>
        <w:gridCol w:w="231"/>
      </w:tblGrid>
      <w:tr w:rsidR="00D90B27" w:rsidRPr="00325902" w14:paraId="6A6C4AD7" w14:textId="77777777" w:rsidTr="00DA08EF">
        <w:trPr>
          <w:trHeight w:val="2894"/>
        </w:trPr>
        <w:tc>
          <w:tcPr>
            <w:tcW w:w="9013" w:type="dxa"/>
            <w:shd w:val="clear" w:color="auto" w:fill="auto"/>
          </w:tcPr>
          <w:p w14:paraId="15A9D866" w14:textId="77777777" w:rsidR="00D90B27" w:rsidRPr="00325902" w:rsidRDefault="00D90B27" w:rsidP="00DA08EF">
            <w:pPr>
              <w:pStyle w:val="MDPI52figure"/>
              <w:adjustRightInd w:val="0"/>
              <w:snapToGrid w:val="0"/>
              <w:rPr>
                <w:sz w:val="20"/>
              </w:rPr>
            </w:pPr>
            <w:r>
              <w:rPr>
                <w:noProof/>
                <w:snapToGrid/>
                <w:sz w:val="20"/>
              </w:rPr>
              <w:lastRenderedPageBreak/>
              <mc:AlternateContent>
                <mc:Choice Requires="wpg">
                  <w:drawing>
                    <wp:inline distT="0" distB="0" distL="0" distR="0" wp14:anchorId="63AFD1B8" wp14:editId="6B0D7EB2">
                      <wp:extent cx="2827867" cy="1752600"/>
                      <wp:effectExtent l="0" t="0" r="4445" b="0"/>
                      <wp:docPr id="15" name="Group 15"/>
                      <wp:cNvGraphicFramePr/>
                      <a:graphic xmlns:a="http://schemas.openxmlformats.org/drawingml/2006/main">
                        <a:graphicData uri="http://schemas.microsoft.com/office/word/2010/wordprocessingGroup">
                          <wpg:wgp>
                            <wpg:cNvGrpSpPr/>
                            <wpg:grpSpPr>
                              <a:xfrm>
                                <a:off x="0" y="0"/>
                                <a:ext cx="2827867" cy="1752600"/>
                                <a:chOff x="0" y="0"/>
                                <a:chExt cx="5615940" cy="4162466"/>
                              </a:xfrm>
                            </wpg:grpSpPr>
                            <pic:pic xmlns:pic="http://schemas.openxmlformats.org/drawingml/2006/picture">
                              <pic:nvPicPr>
                                <pic:cNvPr id="16" name="Picture 16" descr="للصائمين أصحاب المزاج العكر: إرسموا بيتزا – البحار"/>
                                <pic:cNvPicPr>
                                  <a:picLocks noChangeAspect="1"/>
                                </pic:cNvPicPr>
                              </pic:nvPicPr>
                              <pic:blipFill>
                                <a:blip r:embed="rId20" cstate="print">
                                  <a:extLst>
                                    <a:ext uri="{28A0092B-C50C-407E-A947-70E740481C1C}">
                                      <a14:useLocalDpi xmlns:a14="http://schemas.microsoft.com/office/drawing/2010/main" val="0"/>
                                    </a:ext>
                                    <a:ext uri="{837473B0-CC2E-450A-ABE3-18F120FF3D39}">
                                      <a1611:picAttrSrcUrl xmlns:a1611="http://schemas.microsoft.com/office/drawing/2016/11/main" r:id="rId22"/>
                                    </a:ext>
                                  </a:extLst>
                                </a:blip>
                                <a:stretch>
                                  <a:fillRect/>
                                </a:stretch>
                              </pic:blipFill>
                              <pic:spPr>
                                <a:xfrm>
                                  <a:off x="0" y="0"/>
                                  <a:ext cx="5615940" cy="3855720"/>
                                </a:xfrm>
                                <a:prstGeom prst="rect">
                                  <a:avLst/>
                                </a:prstGeom>
                              </pic:spPr>
                            </pic:pic>
                            <wps:wsp>
                              <wps:cNvPr id="17" name="Text Box 17"/>
                              <wps:cNvSpPr txBox="1"/>
                              <wps:spPr>
                                <a:xfrm>
                                  <a:off x="0" y="3855126"/>
                                  <a:ext cx="5615940" cy="307340"/>
                                </a:xfrm>
                                <a:prstGeom prst="rect">
                                  <a:avLst/>
                                </a:prstGeom>
                                <a:solidFill>
                                  <a:prstClr val="white"/>
                                </a:solidFill>
                                <a:ln>
                                  <a:noFill/>
                                </a:ln>
                              </wps:spPr>
                              <wps:txbx>
                                <w:txbxContent>
                                  <w:p w14:paraId="72451F69" w14:textId="77777777" w:rsidR="00D90B27" w:rsidRPr="006D0116" w:rsidRDefault="007D5116" w:rsidP="00D90B27">
                                    <w:pPr>
                                      <w:rPr>
                                        <w:sz w:val="18"/>
                                        <w:szCs w:val="18"/>
                                      </w:rPr>
                                    </w:pPr>
                                    <w:hyperlink r:id="rId28" w:history="1">
                                      <w:r w:rsidR="00D90B27" w:rsidRPr="006D0116">
                                        <w:rPr>
                                          <w:rStyle w:val="Hyperlink"/>
                                          <w:sz w:val="18"/>
                                          <w:szCs w:val="18"/>
                                        </w:rPr>
                                        <w:t>This Photo</w:t>
                                      </w:r>
                                    </w:hyperlink>
                                    <w:r w:rsidR="00D90B27" w:rsidRPr="006D0116">
                                      <w:rPr>
                                        <w:sz w:val="18"/>
                                        <w:szCs w:val="18"/>
                                      </w:rPr>
                                      <w:t xml:space="preserve"> by Unknown Author is licensed under </w:t>
                                    </w:r>
                                    <w:hyperlink r:id="rId29" w:history="1">
                                      <w:r w:rsidR="00D90B27" w:rsidRPr="006D0116">
                                        <w:rPr>
                                          <w:rStyle w:val="Hyperlink"/>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3AFD1B8" id="Group 15" o:spid="_x0000_s1029" style="width:222.65pt;height:138pt;mso-position-horizontal-relative:char;mso-position-vertical-relative:line" coordsize="56159,4162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">
                      <v:shape id="Picture 16" o:spid="_x0000_s1030" type="#_x0000_t75" alt="للصائمين أصحاب المزاج العكر: إرسموا بيتزا – البحار" style="position:absolute;width:56159;height:385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">
                        <v:imagedata r:id="rId24" o:title=" إرسموا بيتزا – البحار"/>
                      </v:shape>
                      <v:shape id="Text Box 17" o:spid="_x0000_s1031" type="#_x0000_t202" style="position:absolute;top:38551;width:56159;height:30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" stroked="f">
                        <v:textbox>
                          <w:txbxContent>
                            <w:p w14:paraId="72451F69" w14:textId="77777777" w:rsidR="00D90B27" w:rsidRPr="006D0116" w:rsidRDefault="00D90B27" w:rsidP="00D90B27">
                              <w:pPr>
                                <w:rPr>
                                  <w:sz w:val="18"/>
                                  <w:szCs w:val="18"/>
                                </w:rPr>
                              </w:pPr>
                              <w:hyperlink r:id="rId30" w:history="1">
                                <w:r w:rsidRPr="006D0116">
                                  <w:rPr>
                                    <w:rStyle w:val="Hyperlink"/>
                                    <w:sz w:val="18"/>
                                    <w:szCs w:val="18"/>
                                  </w:rPr>
                                  <w:t>This Photo</w:t>
                                </w:r>
                              </w:hyperlink>
                              <w:r w:rsidRPr="006D0116">
                                <w:rPr>
                                  <w:sz w:val="18"/>
                                  <w:szCs w:val="18"/>
                                </w:rPr>
                                <w:t xml:space="preserve"> by Unknown Author is licensed under </w:t>
                              </w:r>
                              <w:hyperlink r:id="rId31" w:history="1">
                                <w:r w:rsidRPr="006D0116">
                                  <w:rPr>
                                    <w:rStyle w:val="Hyperlink"/>
                                    <w:sz w:val="18"/>
                                    <w:szCs w:val="18"/>
                                  </w:rPr>
                                  <w:t>CC BY-NC-ND</w:t>
                                </w:r>
                              </w:hyperlink>
                            </w:p>
                          </w:txbxContent>
                        </v:textbox>
                      </v:shape>
                      <w10:anchorlock/>
                    </v:group>
                  </w:pict>
                </mc:Fallback>
              </mc:AlternateContent>
            </w:r>
          </w:p>
        </w:tc>
        <w:tc>
          <w:tcPr>
            <w:tcW w:w="231" w:type="dxa"/>
            <w:shd w:val="clear" w:color="auto" w:fill="auto"/>
          </w:tcPr>
          <w:p w14:paraId="2FDF8F22" w14:textId="77777777" w:rsidR="00D90B27" w:rsidRPr="00325902" w:rsidRDefault="00D90B27" w:rsidP="00DA08EF">
            <w:pPr>
              <w:pStyle w:val="MDPI52figure"/>
              <w:adjustRightInd w:val="0"/>
              <w:snapToGrid w:val="0"/>
            </w:pPr>
          </w:p>
          <w:p w14:paraId="2E82C92B" w14:textId="77777777" w:rsidR="00D90B27" w:rsidRPr="00325902" w:rsidRDefault="00D90B27" w:rsidP="00DA08EF">
            <w:pPr>
              <w:pStyle w:val="MDPI52figure"/>
              <w:adjustRightInd w:val="0"/>
              <w:snapToGrid w:val="0"/>
              <w:rPr>
                <w:sz w:val="20"/>
              </w:rPr>
            </w:pPr>
          </w:p>
        </w:tc>
      </w:tr>
    </w:tbl>
    <w:p w14:paraId="577FFA3D" w14:textId="1AA6A8C3"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66ED2A30" w:rsidR="004C2FDD" w:rsidRDefault="00F85C43" w:rsidP="00F85C43">
      <w:pPr>
        <w:pStyle w:val="MDPI21heading1"/>
        <w:spacing w:before="0" w:after="0"/>
        <w:rPr>
          <w:b w:val="0"/>
          <w:bCs/>
          <w:color w:val="000000" w:themeColor="text1"/>
        </w:rPr>
      </w:pPr>
      <w:r>
        <w:tab/>
      </w:r>
      <w:r>
        <w:rPr>
          <w:b w:val="0"/>
          <w:bCs/>
        </w:rPr>
        <w:t>Both the serum and the soluble ACE2 effectively neutralized the virus (</w:t>
      </w:r>
      <w:r>
        <w:t>Figure 4</w:t>
      </w:r>
      <w:r>
        <w:rPr>
          <w:b w:val="0"/>
          <w:bCs/>
        </w:rPr>
        <w:t xml:space="preserve">). For the serum, the inhibitory concentration 50% (IC50) was </w:t>
      </w:r>
      <w:r w:rsidRPr="00F85C43">
        <w:rPr>
          <w:b w:val="0"/>
          <w:bCs/>
          <w:color w:val="FF0000"/>
        </w:rPr>
        <w:t>X</w:t>
      </w:r>
      <w:r>
        <w:rPr>
          <w:b w:val="0"/>
          <w:bCs/>
        </w:rPr>
        <w:t>, which is in the range of values reported for sera from other patients at a similar time post-</w:t>
      </w:r>
      <w:r w:rsidRPr="00F85C43">
        <w:rPr>
          <w:b w:val="0"/>
          <w:bCs/>
        </w:rPr>
        <w:t xml:space="preserve">infection </w:t>
      </w:r>
      <w:r w:rsidRPr="00F85C43">
        <w:rPr>
          <w:b w:val="0"/>
          <w:bCs/>
          <w:color w:val="000000" w:themeColor="text1"/>
        </w:rPr>
        <w:t>[</w:t>
      </w:r>
      <w:r w:rsidRPr="00F85C43">
        <w:rPr>
          <w:b w:val="0"/>
          <w:bCs/>
          <w:color w:val="FF0000"/>
        </w:rPr>
        <w:t>CITE</w:t>
      </w:r>
      <w:r w:rsidRPr="00F85C43">
        <w:rPr>
          <w:b w:val="0"/>
          <w:bCs/>
          <w:color w:val="000000" w:themeColor="text1"/>
        </w:rPr>
        <w:t>]. For soluble ACE2, the IC50 was X which is also in the range of previously reported values [</w:t>
      </w:r>
      <w:r w:rsidRPr="00F85C43">
        <w:rPr>
          <w:b w:val="0"/>
          <w:bCs/>
          <w:color w:val="FF0000"/>
        </w:rPr>
        <w:t>CITE</w:t>
      </w:r>
      <w:r w:rsidRPr="00F85C43">
        <w:rPr>
          <w:b w:val="0"/>
          <w:bCs/>
          <w:color w:val="000000" w:themeColor="text1"/>
        </w:rPr>
        <w:t>].</w:t>
      </w:r>
    </w:p>
    <w:p w14:paraId="099E0FB7" w14:textId="3CAC79EA" w:rsidR="004C2FDD" w:rsidRPr="00D67885" w:rsidRDefault="00F85C43" w:rsidP="00D67885">
      <w:pPr>
        <w:pStyle w:val="MDPI21heading1"/>
        <w:spacing w:before="0" w:after="0"/>
        <w:rPr>
          <w:b w:val="0"/>
          <w:bCs/>
        </w:rPr>
      </w:pPr>
      <w:r>
        <w:rPr>
          <w:b w:val="0"/>
          <w:bCs/>
          <w:color w:val="000000" w:themeColor="text1"/>
        </w:rPr>
        <w:tab/>
        <w:t>Of note, the virus pseudotyped with Spike-HAtail</w:t>
      </w:r>
      <w:r w:rsidR="001E516B">
        <w:rPr>
          <w:b w:val="0"/>
          <w:bCs/>
          <w:color w:val="000000" w:themeColor="text1"/>
        </w:rPr>
        <w:t xml:space="preserve"> yielded lower IC50s than the virus pseudotyped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While the mechanism by which changing th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35C9BC95" w:rsidR="00E65C58" w:rsidRDefault="00E65C58" w:rsidP="000B4C54">
      <w:pPr>
        <w:pStyle w:val="MDPI61Supplementary"/>
        <w:rPr>
          <w:bCs/>
          <w:i/>
          <w:iCs/>
        </w:rPr>
      </w:pPr>
      <w:r>
        <w:rPr>
          <w:bCs/>
          <w:i/>
          <w:iCs/>
        </w:rPr>
        <w:t>4.1. Plasmid</w:t>
      </w:r>
      <w:r w:rsidR="004616E3">
        <w:rPr>
          <w:bCs/>
          <w:i/>
          <w:iCs/>
        </w:rPr>
        <w:t>s</w:t>
      </w:r>
      <w:r w:rsidR="006C5456">
        <w:rPr>
          <w:bCs/>
          <w:i/>
          <w:iCs/>
        </w:rPr>
        <w:t>.</w:t>
      </w:r>
    </w:p>
    <w:p w14:paraId="175469F0" w14:textId="27986DD6" w:rsidR="00C91DF0" w:rsidRDefault="00C91DF0" w:rsidP="000B4C54">
      <w:pPr>
        <w:pStyle w:val="MDPI61Supplementary"/>
        <w:rPr>
          <w:bCs/>
          <w:i/>
          <w:iCs/>
        </w:rPr>
      </w:pPr>
      <w:r>
        <w:rPr>
          <w:bCs/>
          <w:i/>
          <w:iCs/>
        </w:rPr>
        <w:t>4.2 Creation of 293T ACE2 cells.</w:t>
      </w:r>
    </w:p>
    <w:p w14:paraId="3A95EE27" w14:textId="718176A1"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pseudotyped lentiviral particles</w:t>
      </w:r>
      <w:r w:rsidR="006C5456">
        <w:rPr>
          <w:bCs/>
          <w:i/>
          <w:iCs/>
        </w:rPr>
        <w:t>.</w:t>
      </w:r>
    </w:p>
    <w:p w14:paraId="26305337" w14:textId="09C26413" w:rsidR="006C5456" w:rsidRDefault="006C5456" w:rsidP="000B4C54">
      <w:pPr>
        <w:pStyle w:val="MDPI61Supplementary"/>
        <w:rPr>
          <w:bCs/>
          <w:i/>
          <w:iCs/>
        </w:rPr>
      </w:pPr>
      <w:r>
        <w:rPr>
          <w:bCs/>
          <w:i/>
          <w:iCs/>
        </w:rPr>
        <w:t>4.</w:t>
      </w:r>
      <w:r w:rsidR="006640EE">
        <w:rPr>
          <w:bCs/>
          <w:i/>
          <w:iCs/>
        </w:rPr>
        <w:t>3</w:t>
      </w:r>
      <w:r>
        <w:rPr>
          <w:bCs/>
          <w:i/>
          <w:iCs/>
        </w:rPr>
        <w:t xml:space="preserve"> Detailed protocol for neutralization assays.</w:t>
      </w:r>
    </w:p>
    <w:p w14:paraId="0185E614" w14:textId="5015E084" w:rsidR="00521B95" w:rsidRPr="00E65C58" w:rsidRDefault="00521B95" w:rsidP="000B4C54">
      <w:pPr>
        <w:pStyle w:val="MDPI61Supplementary"/>
        <w:rPr>
          <w:bCs/>
          <w:i/>
          <w:iCs/>
        </w:rPr>
      </w:pPr>
      <w:r>
        <w:rPr>
          <w:bCs/>
          <w:i/>
          <w:iCs/>
        </w:rPr>
        <w:t>4.4 Human serum sample and soluble ACE2.</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A zip file containing all the plasmid maps in Genbank format</w:t>
      </w:r>
      <w:r w:rsidRPr="00325902">
        <w:t xml:space="preserve">. </w:t>
      </w:r>
    </w:p>
    <w:p w14:paraId="646CC8B6" w14:textId="76BC9778"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004CC3">
        <w:t xml:space="preserve"> and H.</w:t>
      </w:r>
      <w:r w:rsidR="0061281F">
        <w:t>Y.</w:t>
      </w:r>
      <w:r w:rsidR="00004CC3">
        <w:t>C.</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DF9788F" w:rsidR="00532A09" w:rsidRPr="00532A09" w:rsidRDefault="00532A09" w:rsidP="000B4C54">
      <w:pPr>
        <w:pStyle w:val="MDPI62Acknowledgments"/>
      </w:pPr>
      <w:commentRangeStart w:id="7"/>
      <w:r>
        <w:rPr>
          <w:b/>
        </w:rPr>
        <w:t>Funding</w:t>
      </w:r>
      <w:commentRangeEnd w:id="7"/>
      <w:r w:rsidR="0012224E">
        <w:rPr>
          <w:rStyle w:val="CommentReference"/>
          <w:rFonts w:ascii="Times New Roman" w:hAnsi="Times New Roman"/>
          <w:snapToGrid/>
          <w:lang w:bidi="ar-SA"/>
        </w:rPr>
        <w:commentReference w:id="7"/>
      </w:r>
      <w:r>
        <w:rPr>
          <w:b/>
        </w:rPr>
        <w:t xml:space="preserve">: </w:t>
      </w:r>
      <w:r w:rsidR="009445F1">
        <w:t xml:space="preserve">This research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506A4DCA" w:rsidR="000B4C54" w:rsidRPr="00A271F1" w:rsidRDefault="00A271F1" w:rsidP="000B4C54">
      <w:pPr>
        <w:pStyle w:val="MDPI62Acknowledgments"/>
      </w:pPr>
      <w:r>
        <w:rPr>
          <w:b/>
        </w:rPr>
        <w:t>Acknowledgments:</w:t>
      </w:r>
      <w:r w:rsidRPr="00A271F1">
        <w:t xml:space="preserve"> </w:t>
      </w:r>
      <w:r w:rsidR="00EA6B46">
        <w:t>We thank Andrew McGuire</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8"/>
      <w:r w:rsidRPr="00325902">
        <w:t>The authors declare no conflict of interest</w:t>
      </w:r>
      <w:r w:rsidR="006B7F42">
        <w:t>.</w:t>
      </w:r>
      <w:commentRangeEnd w:id="8"/>
      <w:r w:rsidR="006B7F42">
        <w:rPr>
          <w:rStyle w:val="CommentReference"/>
          <w:rFonts w:ascii="Times New Roman" w:hAnsi="Times New Roman"/>
          <w:snapToGrid/>
          <w:lang w:bidi="ar-SA"/>
        </w:rPr>
        <w:commentReference w:id="8"/>
      </w:r>
    </w:p>
    <w:p w14:paraId="19F0E6E6" w14:textId="77777777" w:rsidR="00181401" w:rsidRPr="00325902" w:rsidRDefault="00181401" w:rsidP="00181401">
      <w:pPr>
        <w:pStyle w:val="MDPI21heading1"/>
      </w:pPr>
      <w:r w:rsidRPr="00325902">
        <w:t>References</w:t>
      </w:r>
    </w:p>
    <w:p w14:paraId="0EA79947" w14:textId="762A9AB1" w:rsidR="00494D16" w:rsidRPr="00494D16" w:rsidRDefault="00F15C55" w:rsidP="00494D16">
      <w:pPr>
        <w:widowControl w:val="0"/>
        <w:autoSpaceDE w:val="0"/>
        <w:autoSpaceDN w:val="0"/>
        <w:adjustRightInd w:val="0"/>
        <w:spacing w:after="240" w:line="240" w:lineRule="atLeast"/>
        <w:ind w:left="640" w:hanging="640"/>
        <w:rPr>
          <w:rFonts w:ascii="Palatino Linotype" w:hAnsi="Palatino Linotype"/>
          <w:noProof/>
          <w:sz w:val="18"/>
        </w:rPr>
      </w:pPr>
      <w:r>
        <w:lastRenderedPageBreak/>
        <w:fldChar w:fldCharType="begin" w:fldLock="1"/>
      </w:r>
      <w:r>
        <w:instrText xml:space="preserve">ADDIN Mendeley Bibliography CSL_BIBLIOGRAPHY </w:instrText>
      </w:r>
      <w:r>
        <w:fldChar w:fldCharType="separate"/>
      </w:r>
      <w:r w:rsidR="00494D16" w:rsidRPr="00494D16">
        <w:rPr>
          <w:rFonts w:ascii="Palatino Linotype" w:hAnsi="Palatino Linotype"/>
          <w:noProof/>
          <w:sz w:val="18"/>
        </w:rPr>
        <w:t xml:space="preserve">1. </w:t>
      </w:r>
      <w:r w:rsidR="00494D16" w:rsidRPr="00494D16">
        <w:rPr>
          <w:rFonts w:ascii="Palatino Linotype" w:hAnsi="Palatino Linotype"/>
          <w:noProof/>
          <w:sz w:val="18"/>
        </w:rPr>
        <w:tab/>
        <w:t xml:space="preserve">OKBA, N.M.A.; Muller, M.A.; Li, W.; Wang, C.; GeurtsvanKessel, C.H.; Corman, V.M.; Lamers, M.M.; Sikkema, R.S.; Bruin, E. de; Chandler, F.D.; et al. SARS-CoV-2 specific antibody responses in COVID-19 patients. </w:t>
      </w:r>
      <w:r w:rsidR="00494D16" w:rsidRPr="00494D16">
        <w:rPr>
          <w:rFonts w:ascii="Palatino Linotype" w:hAnsi="Palatino Linotype"/>
          <w:i/>
          <w:iCs/>
          <w:noProof/>
          <w:sz w:val="18"/>
        </w:rPr>
        <w:t>medRxiv</w:t>
      </w:r>
      <w:r w:rsidR="00494D16" w:rsidRPr="00494D16">
        <w:rPr>
          <w:rFonts w:ascii="Palatino Linotype" w:hAnsi="Palatino Linotype"/>
          <w:noProof/>
          <w:sz w:val="18"/>
        </w:rPr>
        <w:t xml:space="preserve"> </w:t>
      </w:r>
      <w:r w:rsidR="00494D16" w:rsidRPr="00494D16">
        <w:rPr>
          <w:rFonts w:ascii="Palatino Linotype" w:hAnsi="Palatino Linotype"/>
          <w:b/>
          <w:bCs/>
          <w:noProof/>
          <w:sz w:val="18"/>
        </w:rPr>
        <w:t>2020</w:t>
      </w:r>
      <w:r w:rsidR="00494D16" w:rsidRPr="00494D16">
        <w:rPr>
          <w:rFonts w:ascii="Palatino Linotype" w:hAnsi="Palatino Linotype"/>
          <w:noProof/>
          <w:sz w:val="18"/>
        </w:rPr>
        <w:t>, doi:10.1101/2020.03.18.20038059.</w:t>
      </w:r>
    </w:p>
    <w:p w14:paraId="4EAFE18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 </w:t>
      </w:r>
      <w:r w:rsidRPr="00494D16">
        <w:rPr>
          <w:rFonts w:ascii="Palatino Linotype" w:hAnsi="Palatino Linotype"/>
          <w:noProof/>
          <w:sz w:val="18"/>
        </w:rPr>
        <w:tab/>
        <w:t xml:space="preserve">Ju, B.; Zhang, Q.; Ge, X.; Wang, R.; Yu, J.; Shan, S.; Zhou, B.; Song, S.; Tang, X.; Yu, J.; et al. Potent human neutralizing antibodies elicited by SARS-CoV-2 infection.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21.990770.</w:t>
      </w:r>
    </w:p>
    <w:p w14:paraId="4C6CD73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 </w:t>
      </w:r>
      <w:r w:rsidRPr="00494D16">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24.006544.</w:t>
      </w:r>
    </w:p>
    <w:p w14:paraId="0689D9B0"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4. </w:t>
      </w:r>
      <w:r w:rsidRPr="00494D16">
        <w:rPr>
          <w:rFonts w:ascii="Palatino Linotype" w:hAnsi="Palatino Linotype"/>
          <w:noProof/>
          <w:sz w:val="18"/>
        </w:rPr>
        <w:tab/>
        <w:t xml:space="preserve">Zhao, J.; Yuan, Q.; Wang, H.; Liu, W.; Liao, X.; Su, Y.; Wang, X.; Yuan, J.; Li, T.; Li, J.; et al. Antibody Responses to SARS-CoV-2 in Patients of Novel Coronavirus Disease 2019. </w:t>
      </w:r>
      <w:r w:rsidRPr="00494D16">
        <w:rPr>
          <w:rFonts w:ascii="Palatino Linotype" w:hAnsi="Palatino Linotype"/>
          <w:i/>
          <w:iCs/>
          <w:noProof/>
          <w:sz w:val="18"/>
        </w:rPr>
        <w:t>SSRN Electron. J.</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2139/ssrn.3546052.</w:t>
      </w:r>
    </w:p>
    <w:p w14:paraId="7170F3F3"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5. </w:t>
      </w:r>
      <w:r w:rsidRPr="00494D16">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30.20047365.</w:t>
      </w:r>
    </w:p>
    <w:p w14:paraId="154BA84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6. </w:t>
      </w:r>
      <w:r w:rsidRPr="00494D16">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8.20038018.</w:t>
      </w:r>
    </w:p>
    <w:p w14:paraId="1282FD4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7. </w:t>
      </w:r>
      <w:r w:rsidRPr="00494D16">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494D16">
        <w:rPr>
          <w:rFonts w:ascii="Palatino Linotype" w:hAnsi="Palatino Linotype"/>
          <w:i/>
          <w:iCs/>
          <w:noProof/>
          <w:sz w:val="18"/>
        </w:rPr>
        <w:t>PLoS Pathog.</w:t>
      </w:r>
      <w:r w:rsidRPr="00494D16">
        <w:rPr>
          <w:rFonts w:ascii="Palatino Linotype" w:hAnsi="Palatino Linotype"/>
          <w:noProof/>
          <w:sz w:val="18"/>
        </w:rPr>
        <w:t xml:space="preserve"> </w:t>
      </w:r>
      <w:r w:rsidRPr="00494D16">
        <w:rPr>
          <w:rFonts w:ascii="Palatino Linotype" w:hAnsi="Palatino Linotype"/>
          <w:b/>
          <w:bCs/>
          <w:noProof/>
          <w:sz w:val="18"/>
        </w:rPr>
        <w:t>2017</w:t>
      </w:r>
      <w:r w:rsidRPr="00494D16">
        <w:rPr>
          <w:rFonts w:ascii="Palatino Linotype" w:hAnsi="Palatino Linotype"/>
          <w:noProof/>
          <w:sz w:val="18"/>
        </w:rPr>
        <w:t>, doi:10.1371/journal.ppat.1006601.</w:t>
      </w:r>
    </w:p>
    <w:p w14:paraId="463AD4E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8. </w:t>
      </w:r>
      <w:r w:rsidRPr="00494D16">
        <w:rPr>
          <w:rFonts w:ascii="Palatino Linotype" w:hAnsi="Palatino Linotype"/>
          <w:noProof/>
          <w:sz w:val="18"/>
        </w:rPr>
        <w:tab/>
        <w:t>Piedra, P.A.; Jewell, A.M.; Cron, S.G.; Atmar, R.L.; Paul Glezen, W. Correlates of immunity to respiratory syncytial virus (RSV) associated-hospitalization: Establishment of minimum protective threshold levels of serum neutralizing antibodies. In Proceedings of the Vaccine; 2003.</w:t>
      </w:r>
    </w:p>
    <w:p w14:paraId="5A064210"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9. </w:t>
      </w:r>
      <w:r w:rsidRPr="00494D16">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494D16">
        <w:rPr>
          <w:rFonts w:ascii="Palatino Linotype" w:hAnsi="Palatino Linotype"/>
          <w:i/>
          <w:iCs/>
          <w:noProof/>
          <w:sz w:val="18"/>
        </w:rPr>
        <w:t>Nat. Rev. Microbiol.</w:t>
      </w:r>
      <w:r w:rsidRPr="00494D16">
        <w:rPr>
          <w:rFonts w:ascii="Palatino Linotype" w:hAnsi="Palatino Linotype"/>
          <w:noProof/>
          <w:sz w:val="18"/>
        </w:rPr>
        <w:t xml:space="preserve"> 2008.</w:t>
      </w:r>
    </w:p>
    <w:p w14:paraId="3D2136B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0. </w:t>
      </w:r>
      <w:r w:rsidRPr="00494D16">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494D16">
        <w:rPr>
          <w:rFonts w:ascii="Palatino Linotype" w:hAnsi="Palatino Linotype"/>
          <w:i/>
          <w:iCs/>
          <w:noProof/>
          <w:sz w:val="18"/>
        </w:rPr>
        <w:t>Cell Host Microbe</w:t>
      </w:r>
      <w:r w:rsidRPr="00494D16">
        <w:rPr>
          <w:rFonts w:ascii="Palatino Linotype" w:hAnsi="Palatino Linotype"/>
          <w:noProof/>
          <w:sz w:val="18"/>
        </w:rPr>
        <w:t xml:space="preserve"> </w:t>
      </w:r>
      <w:r w:rsidRPr="00494D16">
        <w:rPr>
          <w:rFonts w:ascii="Palatino Linotype" w:hAnsi="Palatino Linotype"/>
          <w:b/>
          <w:bCs/>
          <w:noProof/>
          <w:sz w:val="18"/>
        </w:rPr>
        <w:t>2018</w:t>
      </w:r>
      <w:r w:rsidRPr="00494D16">
        <w:rPr>
          <w:rFonts w:ascii="Palatino Linotype" w:hAnsi="Palatino Linotype"/>
          <w:noProof/>
          <w:sz w:val="18"/>
        </w:rPr>
        <w:t>, doi:10.1016/j.chom.2018.07.009.</w:t>
      </w:r>
    </w:p>
    <w:p w14:paraId="3E3D726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1. </w:t>
      </w:r>
      <w:r w:rsidRPr="00494D16">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5.993097.</w:t>
      </w:r>
    </w:p>
    <w:p w14:paraId="5659FA4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2. </w:t>
      </w:r>
      <w:r w:rsidRPr="00494D16">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4.07.023903.</w:t>
      </w:r>
    </w:p>
    <w:p w14:paraId="54E29BF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3. </w:t>
      </w:r>
      <w:r w:rsidRPr="00494D16">
        <w:rPr>
          <w:rFonts w:ascii="Palatino Linotype" w:hAnsi="Palatino Linotype"/>
          <w:noProof/>
          <w:sz w:val="18"/>
        </w:rPr>
        <w:tab/>
        <w:t xml:space="preserve">To, K.K.W.; Zhang, A.J.X.; Hung, I.F.N.; Xu, T.; Ip, W.C.T.; Wong, R.T.Y.; Ng, J.C.K.; Chan, J.F.W.; Chan, </w:t>
      </w:r>
      <w:r w:rsidRPr="00494D16">
        <w:rPr>
          <w:rFonts w:ascii="Palatino Linotype" w:hAnsi="Palatino Linotype"/>
          <w:noProof/>
          <w:sz w:val="18"/>
        </w:rPr>
        <w:lastRenderedPageBreak/>
        <w:t xml:space="preserve">K.H.; Yuen, K.Y. High titer and avidity of nonneutralizing antibodies against influenza vaccine antigen are associated with severe influenza. </w:t>
      </w:r>
      <w:r w:rsidRPr="00494D16">
        <w:rPr>
          <w:rFonts w:ascii="Palatino Linotype" w:hAnsi="Palatino Linotype"/>
          <w:i/>
          <w:iCs/>
          <w:noProof/>
          <w:sz w:val="18"/>
        </w:rPr>
        <w:t>Clin. Vaccine Immunol.</w:t>
      </w:r>
      <w:r w:rsidRPr="00494D16">
        <w:rPr>
          <w:rFonts w:ascii="Palatino Linotype" w:hAnsi="Palatino Linotype"/>
          <w:noProof/>
          <w:sz w:val="18"/>
        </w:rPr>
        <w:t xml:space="preserve"> </w:t>
      </w:r>
      <w:r w:rsidRPr="00494D16">
        <w:rPr>
          <w:rFonts w:ascii="Palatino Linotype" w:hAnsi="Palatino Linotype"/>
          <w:b/>
          <w:bCs/>
          <w:noProof/>
          <w:sz w:val="18"/>
        </w:rPr>
        <w:t>2012</w:t>
      </w:r>
      <w:r w:rsidRPr="00494D16">
        <w:rPr>
          <w:rFonts w:ascii="Palatino Linotype" w:hAnsi="Palatino Linotype"/>
          <w:noProof/>
          <w:sz w:val="18"/>
        </w:rPr>
        <w:t>, doi:10.1128/CVI.00081-12.</w:t>
      </w:r>
    </w:p>
    <w:p w14:paraId="1485C1A6"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4. </w:t>
      </w:r>
      <w:r w:rsidRPr="00494D16">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494D16">
        <w:rPr>
          <w:rFonts w:ascii="Palatino Linotype" w:hAnsi="Palatino Linotype"/>
          <w:i/>
          <w:iCs/>
          <w:noProof/>
          <w:sz w:val="18"/>
        </w:rPr>
        <w:t>Viral Immunol.</w:t>
      </w:r>
      <w:r w:rsidRPr="00494D16">
        <w:rPr>
          <w:rFonts w:ascii="Palatino Linotype" w:hAnsi="Palatino Linotype"/>
          <w:noProof/>
          <w:sz w:val="18"/>
        </w:rPr>
        <w:t xml:space="preserve"> </w:t>
      </w:r>
      <w:r w:rsidRPr="00494D16">
        <w:rPr>
          <w:rFonts w:ascii="Palatino Linotype" w:hAnsi="Palatino Linotype"/>
          <w:b/>
          <w:bCs/>
          <w:noProof/>
          <w:sz w:val="18"/>
        </w:rPr>
        <w:t>2014</w:t>
      </w:r>
      <w:r w:rsidRPr="00494D16">
        <w:rPr>
          <w:rFonts w:ascii="Palatino Linotype" w:hAnsi="Palatino Linotype"/>
          <w:noProof/>
          <w:sz w:val="18"/>
        </w:rPr>
        <w:t>, doi:10.1089/vim.2014.0061.</w:t>
      </w:r>
    </w:p>
    <w:p w14:paraId="6A62C74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5. </w:t>
      </w:r>
      <w:r w:rsidRPr="00494D16">
        <w:rPr>
          <w:rFonts w:ascii="Palatino Linotype" w:hAnsi="Palatino Linotype"/>
          <w:noProof/>
          <w:sz w:val="18"/>
        </w:rPr>
        <w:tab/>
        <w:t xml:space="preserve">Callow, K.A.; Parry, H.F.; Sergeant, M.; Tyrrell, D.A.J. The time course of the immune response to experimental coronavirus infection of man. </w:t>
      </w:r>
      <w:r w:rsidRPr="00494D16">
        <w:rPr>
          <w:rFonts w:ascii="Palatino Linotype" w:hAnsi="Palatino Linotype"/>
          <w:i/>
          <w:iCs/>
          <w:noProof/>
          <w:sz w:val="18"/>
        </w:rPr>
        <w:t>Epidemiol. Infect.</w:t>
      </w:r>
      <w:r w:rsidRPr="00494D16">
        <w:rPr>
          <w:rFonts w:ascii="Palatino Linotype" w:hAnsi="Palatino Linotype"/>
          <w:noProof/>
          <w:sz w:val="18"/>
        </w:rPr>
        <w:t xml:space="preserve"> </w:t>
      </w:r>
      <w:r w:rsidRPr="00494D16">
        <w:rPr>
          <w:rFonts w:ascii="Palatino Linotype" w:hAnsi="Palatino Linotype"/>
          <w:b/>
          <w:bCs/>
          <w:noProof/>
          <w:sz w:val="18"/>
        </w:rPr>
        <w:t>1990</w:t>
      </w:r>
      <w:r w:rsidRPr="00494D16">
        <w:rPr>
          <w:rFonts w:ascii="Palatino Linotype" w:hAnsi="Palatino Linotype"/>
          <w:noProof/>
          <w:sz w:val="18"/>
        </w:rPr>
        <w:t>, doi:10.1017/S0950268800048019.</w:t>
      </w:r>
    </w:p>
    <w:p w14:paraId="6A831387"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6. </w:t>
      </w:r>
      <w:r w:rsidRPr="00494D16">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494D16">
        <w:rPr>
          <w:rFonts w:ascii="Palatino Linotype" w:hAnsi="Palatino Linotype"/>
          <w:i/>
          <w:iCs/>
          <w:noProof/>
          <w:sz w:val="18"/>
        </w:rPr>
        <w:t>J. Med. Virol.</w:t>
      </w:r>
      <w:r w:rsidRPr="00494D16">
        <w:rPr>
          <w:rFonts w:ascii="Palatino Linotype" w:hAnsi="Palatino Linotype"/>
          <w:noProof/>
          <w:sz w:val="18"/>
        </w:rPr>
        <w:t xml:space="preserve"> </w:t>
      </w:r>
      <w:r w:rsidRPr="00494D16">
        <w:rPr>
          <w:rFonts w:ascii="Palatino Linotype" w:hAnsi="Palatino Linotype"/>
          <w:b/>
          <w:bCs/>
          <w:noProof/>
          <w:sz w:val="18"/>
        </w:rPr>
        <w:t>1984</w:t>
      </w:r>
      <w:r w:rsidRPr="00494D16">
        <w:rPr>
          <w:rFonts w:ascii="Palatino Linotype" w:hAnsi="Palatino Linotype"/>
          <w:noProof/>
          <w:sz w:val="18"/>
        </w:rPr>
        <w:t>, doi:10.1002/jmv.1890130208.</w:t>
      </w:r>
    </w:p>
    <w:p w14:paraId="4191191B"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7. </w:t>
      </w:r>
      <w:r w:rsidRPr="00494D16">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494D16">
        <w:rPr>
          <w:rFonts w:ascii="Palatino Linotype" w:hAnsi="Palatino Linotype"/>
          <w:i/>
          <w:iCs/>
          <w:noProof/>
          <w:sz w:val="18"/>
        </w:rPr>
        <w:t>J. Virol.</w:t>
      </w:r>
      <w:r w:rsidRPr="00494D16">
        <w:rPr>
          <w:rFonts w:ascii="Palatino Linotype" w:hAnsi="Palatino Linotype"/>
          <w:noProof/>
          <w:sz w:val="18"/>
        </w:rPr>
        <w:t xml:space="preserve"> </w:t>
      </w:r>
      <w:r w:rsidRPr="00494D16">
        <w:rPr>
          <w:rFonts w:ascii="Palatino Linotype" w:hAnsi="Palatino Linotype"/>
          <w:b/>
          <w:bCs/>
          <w:noProof/>
          <w:sz w:val="18"/>
        </w:rPr>
        <w:t>2004</w:t>
      </w:r>
      <w:r w:rsidRPr="00494D16">
        <w:rPr>
          <w:rFonts w:ascii="Palatino Linotype" w:hAnsi="Palatino Linotype"/>
          <w:noProof/>
          <w:sz w:val="18"/>
        </w:rPr>
        <w:t>, doi:10.1128/jvi.78.7.3572-3577.2004.</w:t>
      </w:r>
    </w:p>
    <w:p w14:paraId="767CEC5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8. </w:t>
      </w:r>
      <w:r w:rsidRPr="00494D16">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494D16">
        <w:rPr>
          <w:rFonts w:ascii="Palatino Linotype" w:hAnsi="Palatino Linotype"/>
          <w:i/>
          <w:iCs/>
          <w:noProof/>
          <w:sz w:val="18"/>
        </w:rPr>
        <w:t>Virology</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16/j.virol.2005.06.016.</w:t>
      </w:r>
    </w:p>
    <w:p w14:paraId="31837CA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19. </w:t>
      </w:r>
      <w:r w:rsidRPr="00494D16">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494D16">
        <w:rPr>
          <w:rFonts w:ascii="Palatino Linotype" w:hAnsi="Palatino Linotype"/>
          <w:i/>
          <w:iCs/>
          <w:noProof/>
          <w:sz w:val="18"/>
        </w:rPr>
        <w:t>Clin. Microbiol. Infect.</w:t>
      </w:r>
      <w:r w:rsidRPr="00494D16">
        <w:rPr>
          <w:rFonts w:ascii="Palatino Linotype" w:hAnsi="Palatino Linotype"/>
          <w:noProof/>
          <w:sz w:val="18"/>
        </w:rPr>
        <w:t xml:space="preserve"> </w:t>
      </w:r>
      <w:r w:rsidRPr="00494D16">
        <w:rPr>
          <w:rFonts w:ascii="Palatino Linotype" w:hAnsi="Palatino Linotype"/>
          <w:b/>
          <w:bCs/>
          <w:noProof/>
          <w:sz w:val="18"/>
        </w:rPr>
        <w:t>2004</w:t>
      </w:r>
      <w:r w:rsidRPr="00494D16">
        <w:rPr>
          <w:rFonts w:ascii="Palatino Linotype" w:hAnsi="Palatino Linotype"/>
          <w:noProof/>
          <w:sz w:val="18"/>
        </w:rPr>
        <w:t>, doi:10.1111/j.1469-0691.2004.00956.x.</w:t>
      </w:r>
    </w:p>
    <w:p w14:paraId="1C52E62C"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0. </w:t>
      </w:r>
      <w:r w:rsidRPr="00494D16">
        <w:rPr>
          <w:rFonts w:ascii="Palatino Linotype" w:hAnsi="Palatino Linotype"/>
          <w:noProof/>
          <w:sz w:val="18"/>
        </w:rPr>
        <w:tab/>
        <w:t xml:space="preserve">Cheng, Y.; Wong, R.; Soo, Y.O.Y.; Wong, W.S.; Lee, C.K.; Ng, M.H.L.; Chan, P.; Wong, K.C.; Leung, C.B.; Cheng, G. Use of convalescent plasma therapy in SARS patients in Hong Kong. </w:t>
      </w:r>
      <w:r w:rsidRPr="00494D16">
        <w:rPr>
          <w:rFonts w:ascii="Palatino Linotype" w:hAnsi="Palatino Linotype"/>
          <w:i/>
          <w:iCs/>
          <w:noProof/>
          <w:sz w:val="18"/>
        </w:rPr>
        <w:t>Eur. J. Clin. Microbiol. Infect. Dis.</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07/s10096-004-1271-9.</w:t>
      </w:r>
    </w:p>
    <w:p w14:paraId="3354D9FC"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1. </w:t>
      </w:r>
      <w:r w:rsidRPr="00494D16">
        <w:rPr>
          <w:rFonts w:ascii="Palatino Linotype" w:hAnsi="Palatino Linotype"/>
          <w:noProof/>
          <w:sz w:val="18"/>
        </w:rPr>
        <w:tab/>
        <w:t xml:space="preserve">Duan, K.; Liu, B.; Li, C.; Zhang, H.; Yu, T.; Qu, J.; Zhou, M.; Chen, L.; Meng, S.; Hu, Y.; et al. Effectiveness of convalescent plasma therapy in severe COVID-19 patients. </w:t>
      </w:r>
      <w:r w:rsidRPr="00494D16">
        <w:rPr>
          <w:rFonts w:ascii="Palatino Linotype" w:hAnsi="Palatino Linotype"/>
          <w:i/>
          <w:iCs/>
          <w:noProof/>
          <w:sz w:val="18"/>
        </w:rPr>
        <w:t>Proc. Natl. Acad. Sci. U. S. A.</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73/pnas.2004168117.</w:t>
      </w:r>
    </w:p>
    <w:p w14:paraId="593B74A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2. </w:t>
      </w:r>
      <w:r w:rsidRPr="00494D16">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101/2020.03.17.20037713.</w:t>
      </w:r>
    </w:p>
    <w:p w14:paraId="58F64DC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3. </w:t>
      </w:r>
      <w:r w:rsidRPr="00494D16">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494D16">
        <w:rPr>
          <w:rFonts w:ascii="Palatino Linotype" w:hAnsi="Palatino Linotype"/>
          <w:i/>
          <w:iCs/>
          <w:noProof/>
          <w:sz w:val="18"/>
        </w:rPr>
        <w:t>med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w:t>
      </w:r>
    </w:p>
    <w:p w14:paraId="7C11DC5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lastRenderedPageBreak/>
        <w:t xml:space="preserve">24. </w:t>
      </w:r>
      <w:r w:rsidRPr="00494D16">
        <w:rPr>
          <w:rFonts w:ascii="Palatino Linotype" w:hAnsi="Palatino Linotype"/>
          <w:noProof/>
          <w:sz w:val="18"/>
        </w:rPr>
        <w:tab/>
        <w:t xml:space="preserve">Walls, A.C.; Park, Y.J.; Tortorici, M.A.; Wall, A.; McGuire, A.T.; Veesler, D. Structure, Function, and Antigenicity of the SARS-CoV-2 Spike Glycoprotein. </w:t>
      </w:r>
      <w:r w:rsidRPr="00494D16">
        <w:rPr>
          <w:rFonts w:ascii="Palatino Linotype" w:hAnsi="Palatino Linotype"/>
          <w:i/>
          <w:iCs/>
          <w:noProof/>
          <w:sz w:val="18"/>
        </w:rPr>
        <w:t>Cell</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16/j.cell.2020.02.058.</w:t>
      </w:r>
    </w:p>
    <w:p w14:paraId="543E359E"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5. </w:t>
      </w:r>
      <w:r w:rsidRPr="00494D16">
        <w:rPr>
          <w:rFonts w:ascii="Palatino Linotype" w:hAnsi="Palatino Linotype"/>
          <w:noProof/>
          <w:sz w:val="18"/>
        </w:rPr>
        <w:tab/>
        <w:t xml:space="preserve">Letko, M.; Marzi, A.; Munster, V. Functional assessment of cell entry and receptor usage for SARS-CoV-2 and other lineage B betacoronaviruses. </w:t>
      </w:r>
      <w:r w:rsidRPr="00494D16">
        <w:rPr>
          <w:rFonts w:ascii="Palatino Linotype" w:hAnsi="Palatino Linotype"/>
          <w:i/>
          <w:iCs/>
          <w:noProof/>
          <w:sz w:val="18"/>
        </w:rPr>
        <w:t>Nat. Microbiol.</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38/s41564-020-0688-y.</w:t>
      </w:r>
    </w:p>
    <w:p w14:paraId="719BC3BD"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6. </w:t>
      </w:r>
      <w:r w:rsidRPr="00494D16">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494D16">
        <w:rPr>
          <w:rFonts w:ascii="Palatino Linotype" w:hAnsi="Palatino Linotype"/>
          <w:i/>
          <w:iCs/>
          <w:noProof/>
          <w:sz w:val="18"/>
        </w:rPr>
        <w:t>J. Gen. Virol.</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1099/vir.0.80955-0.</w:t>
      </w:r>
    </w:p>
    <w:p w14:paraId="7FB12597"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7. </w:t>
      </w:r>
      <w:r w:rsidRPr="00494D16">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494D16">
        <w:rPr>
          <w:rFonts w:ascii="Palatino Linotype" w:hAnsi="Palatino Linotype"/>
          <w:i/>
          <w:iCs/>
          <w:noProof/>
          <w:sz w:val="18"/>
        </w:rPr>
        <w:t>Emerg. Infect. Dis.</w:t>
      </w:r>
      <w:r w:rsidRPr="00494D16">
        <w:rPr>
          <w:rFonts w:ascii="Palatino Linotype" w:hAnsi="Palatino Linotype"/>
          <w:noProof/>
          <w:sz w:val="18"/>
        </w:rPr>
        <w:t xml:space="preserve"> </w:t>
      </w:r>
      <w:r w:rsidRPr="00494D16">
        <w:rPr>
          <w:rFonts w:ascii="Palatino Linotype" w:hAnsi="Palatino Linotype"/>
          <w:b/>
          <w:bCs/>
          <w:noProof/>
          <w:sz w:val="18"/>
        </w:rPr>
        <w:t>2005</w:t>
      </w:r>
      <w:r w:rsidRPr="00494D16">
        <w:rPr>
          <w:rFonts w:ascii="Palatino Linotype" w:hAnsi="Palatino Linotype"/>
          <w:noProof/>
          <w:sz w:val="18"/>
        </w:rPr>
        <w:t>, doi:10.3201/eid1103.040906.</w:t>
      </w:r>
    </w:p>
    <w:p w14:paraId="49FBFC7A"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8. </w:t>
      </w:r>
      <w:r w:rsidRPr="00494D16">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494D16">
        <w:rPr>
          <w:rFonts w:ascii="Palatino Linotype" w:hAnsi="Palatino Linotype"/>
          <w:i/>
          <w:iCs/>
          <w:noProof/>
          <w:sz w:val="18"/>
        </w:rPr>
        <w:t>BIO-PROTOCOL</w:t>
      </w:r>
      <w:r w:rsidRPr="00494D16">
        <w:rPr>
          <w:rFonts w:ascii="Palatino Linotype" w:hAnsi="Palatino Linotype"/>
          <w:noProof/>
          <w:sz w:val="18"/>
        </w:rPr>
        <w:t xml:space="preserve"> </w:t>
      </w:r>
      <w:r w:rsidRPr="00494D16">
        <w:rPr>
          <w:rFonts w:ascii="Palatino Linotype" w:hAnsi="Palatino Linotype"/>
          <w:b/>
          <w:bCs/>
          <w:noProof/>
          <w:sz w:val="18"/>
        </w:rPr>
        <w:t>2017</w:t>
      </w:r>
      <w:r w:rsidRPr="00494D16">
        <w:rPr>
          <w:rFonts w:ascii="Palatino Linotype" w:hAnsi="Palatino Linotype"/>
          <w:noProof/>
          <w:sz w:val="18"/>
        </w:rPr>
        <w:t>, doi:10.21769/bioprotoc.2514.</w:t>
      </w:r>
    </w:p>
    <w:p w14:paraId="6311C07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29. </w:t>
      </w:r>
      <w:r w:rsidRPr="00494D16">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494D16">
        <w:rPr>
          <w:rFonts w:ascii="Palatino Linotype" w:hAnsi="Palatino Linotype"/>
          <w:i/>
          <w:iCs/>
          <w:noProof/>
          <w:sz w:val="18"/>
        </w:rPr>
        <w:t>Bing Du Xue Bao</w:t>
      </w:r>
      <w:r w:rsidRPr="00494D16">
        <w:rPr>
          <w:rFonts w:ascii="Palatino Linotype" w:hAnsi="Palatino Linotype"/>
          <w:noProof/>
          <w:sz w:val="18"/>
        </w:rPr>
        <w:t xml:space="preserve"> </w:t>
      </w:r>
      <w:r w:rsidRPr="00494D16">
        <w:rPr>
          <w:rFonts w:ascii="Palatino Linotype" w:hAnsi="Palatino Linotype"/>
          <w:b/>
          <w:bCs/>
          <w:noProof/>
          <w:sz w:val="18"/>
        </w:rPr>
        <w:t>2007</w:t>
      </w:r>
      <w:r w:rsidRPr="00494D16">
        <w:rPr>
          <w:rFonts w:ascii="Palatino Linotype" w:hAnsi="Palatino Linotype"/>
          <w:noProof/>
          <w:sz w:val="18"/>
        </w:rPr>
        <w:t>.</w:t>
      </w:r>
    </w:p>
    <w:p w14:paraId="3B108D03"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0. </w:t>
      </w:r>
      <w:r w:rsidRPr="00494D16">
        <w:rPr>
          <w:rFonts w:ascii="Palatino Linotype" w:hAnsi="Palatino Linotype"/>
          <w:noProof/>
          <w:sz w:val="18"/>
        </w:rPr>
        <w:tab/>
        <w:t xml:space="preserve">Grehan, K.; Ferrara, F.; Temperton, N. An optimised method for the production of MERS-CoV spike expressing viral pseudotypes. </w:t>
      </w:r>
      <w:r w:rsidRPr="00494D16">
        <w:rPr>
          <w:rFonts w:ascii="Palatino Linotype" w:hAnsi="Palatino Linotype"/>
          <w:i/>
          <w:iCs/>
          <w:noProof/>
          <w:sz w:val="18"/>
        </w:rPr>
        <w:t>MethodsX</w:t>
      </w:r>
      <w:r w:rsidRPr="00494D16">
        <w:rPr>
          <w:rFonts w:ascii="Palatino Linotype" w:hAnsi="Palatino Linotype"/>
          <w:noProof/>
          <w:sz w:val="18"/>
        </w:rPr>
        <w:t xml:space="preserve"> </w:t>
      </w:r>
      <w:r w:rsidRPr="00494D16">
        <w:rPr>
          <w:rFonts w:ascii="Palatino Linotype" w:hAnsi="Palatino Linotype"/>
          <w:b/>
          <w:bCs/>
          <w:noProof/>
          <w:sz w:val="18"/>
        </w:rPr>
        <w:t>2015</w:t>
      </w:r>
      <w:r w:rsidRPr="00494D16">
        <w:rPr>
          <w:rFonts w:ascii="Palatino Linotype" w:hAnsi="Palatino Linotype"/>
          <w:noProof/>
          <w:sz w:val="18"/>
        </w:rPr>
        <w:t>, doi:10.1016/j.mex.2015.09.003.</w:t>
      </w:r>
    </w:p>
    <w:p w14:paraId="04FE7D64"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1. </w:t>
      </w:r>
      <w:r w:rsidRPr="00494D16">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494D16">
        <w:rPr>
          <w:rFonts w:ascii="Palatino Linotype" w:hAnsi="Palatino Linotype"/>
          <w:i/>
          <w:iCs/>
          <w:noProof/>
          <w:sz w:val="18"/>
        </w:rPr>
        <w:t>Access Microbiol.</w:t>
      </w:r>
      <w:r w:rsidRPr="00494D16">
        <w:rPr>
          <w:rFonts w:ascii="Palatino Linotype" w:hAnsi="Palatino Linotype"/>
          <w:noProof/>
          <w:sz w:val="18"/>
        </w:rPr>
        <w:t xml:space="preserve"> </w:t>
      </w:r>
      <w:r w:rsidRPr="00494D16">
        <w:rPr>
          <w:rFonts w:ascii="Palatino Linotype" w:hAnsi="Palatino Linotype"/>
          <w:b/>
          <w:bCs/>
          <w:noProof/>
          <w:sz w:val="18"/>
        </w:rPr>
        <w:t>2019</w:t>
      </w:r>
      <w:r w:rsidRPr="00494D16">
        <w:rPr>
          <w:rFonts w:ascii="Palatino Linotype" w:hAnsi="Palatino Linotype"/>
          <w:noProof/>
          <w:sz w:val="18"/>
        </w:rPr>
        <w:t>, doi:10.1099/acmi.0.000057.</w:t>
      </w:r>
    </w:p>
    <w:p w14:paraId="321D1BE1"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2. </w:t>
      </w:r>
      <w:r w:rsidRPr="00494D16">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494D16">
        <w:rPr>
          <w:rFonts w:ascii="Palatino Linotype" w:hAnsi="Palatino Linotype"/>
          <w:i/>
          <w:iCs/>
          <w:noProof/>
          <w:sz w:val="18"/>
        </w:rPr>
        <w:t>Nat. Commun.</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38/s41467-020-15562-9.</w:t>
      </w:r>
    </w:p>
    <w:p w14:paraId="21C34335"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3. </w:t>
      </w:r>
      <w:r w:rsidRPr="00494D16">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494D16">
        <w:rPr>
          <w:rFonts w:ascii="Palatino Linotype" w:hAnsi="Palatino Linotype"/>
          <w:i/>
          <w:iCs/>
          <w:noProof/>
          <w:sz w:val="18"/>
        </w:rPr>
        <w:t>bioRxiv</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2020.04.08.026948, doi:10.1101/2020.04.08.026948.</w:t>
      </w:r>
    </w:p>
    <w:p w14:paraId="5AF61222" w14:textId="77777777" w:rsidR="00494D16" w:rsidRPr="00494D16" w:rsidRDefault="00494D16" w:rsidP="00494D16">
      <w:pPr>
        <w:widowControl w:val="0"/>
        <w:autoSpaceDE w:val="0"/>
        <w:autoSpaceDN w:val="0"/>
        <w:adjustRightInd w:val="0"/>
        <w:spacing w:after="240" w:line="240" w:lineRule="atLeast"/>
        <w:ind w:left="640" w:hanging="640"/>
        <w:rPr>
          <w:rFonts w:ascii="Palatino Linotype" w:hAnsi="Palatino Linotype"/>
          <w:noProof/>
          <w:sz w:val="18"/>
        </w:rPr>
      </w:pPr>
      <w:r w:rsidRPr="00494D16">
        <w:rPr>
          <w:rFonts w:ascii="Palatino Linotype" w:hAnsi="Palatino Linotype"/>
          <w:noProof/>
          <w:sz w:val="18"/>
        </w:rPr>
        <w:t xml:space="preserve">34. </w:t>
      </w:r>
      <w:r w:rsidRPr="00494D16">
        <w:rPr>
          <w:rFonts w:ascii="Palatino Linotype" w:hAnsi="Palatino Linotype"/>
          <w:noProof/>
          <w:sz w:val="18"/>
        </w:rPr>
        <w:tab/>
        <w:t xml:space="preserve">Nie, J.; Li, Q.; Wu, J.; Zhao, C.; Hao, H.; Liu, H.; Zhang, L.; Nie, L.; Qin, H.; Wang, M.; et al. Establishment and validation of a pseudovirus neutralization assay for SARS-CoV-2. </w:t>
      </w:r>
      <w:r w:rsidRPr="00494D16">
        <w:rPr>
          <w:rFonts w:ascii="Palatino Linotype" w:hAnsi="Palatino Linotype"/>
          <w:i/>
          <w:iCs/>
          <w:noProof/>
          <w:sz w:val="18"/>
        </w:rPr>
        <w:t>Emerg. Microbes Infect.</w:t>
      </w:r>
      <w:r w:rsidRPr="00494D16">
        <w:rPr>
          <w:rFonts w:ascii="Palatino Linotype" w:hAnsi="Palatino Linotype"/>
          <w:noProof/>
          <w:sz w:val="18"/>
        </w:rPr>
        <w:t xml:space="preserve"> </w:t>
      </w:r>
      <w:r w:rsidRPr="00494D16">
        <w:rPr>
          <w:rFonts w:ascii="Palatino Linotype" w:hAnsi="Palatino Linotype"/>
          <w:b/>
          <w:bCs/>
          <w:noProof/>
          <w:sz w:val="18"/>
        </w:rPr>
        <w:t>2020</w:t>
      </w:r>
      <w:r w:rsidRPr="00494D16">
        <w:rPr>
          <w:rFonts w:ascii="Palatino Linotype" w:hAnsi="Palatino Linotype"/>
          <w:noProof/>
          <w:sz w:val="18"/>
        </w:rPr>
        <w:t>, doi:10.1080/22221751.2020.1743767.</w:t>
      </w:r>
    </w:p>
    <w:p w14:paraId="4540212C" w14:textId="2D227FF0" w:rsidR="00FD4509" w:rsidRDefault="00F15C55" w:rsidP="00494D16">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lastRenderedPageBreak/>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33"/>
      <w:headerReference w:type="default" r:id="rId34"/>
      <w:footerReference w:type="default" r:id="rId35"/>
      <w:headerReference w:type="first" r:id="rId36"/>
      <w:footerReference w:type="firs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loom PhD, Jesse D" w:date="2020-04-15T13:29:00Z" w:initials="BPJD">
    <w:p w14:paraId="02EA636E" w14:textId="66C63832" w:rsidR="00891AB0" w:rsidRDefault="00891AB0">
      <w:pPr>
        <w:pStyle w:val="CommentText"/>
      </w:pPr>
      <w:r>
        <w:rPr>
          <w:rStyle w:val="CommentReference"/>
        </w:rPr>
        <w:annotationRef/>
      </w:r>
      <w:r>
        <w:t>Do we also need to add Neil King and/or David Veesler for providing soluble ACE2?</w:t>
      </w:r>
    </w:p>
  </w:comment>
  <w:comment w:id="1" w:author="Kate D Crawford" w:date="2020-04-15T13:46:00Z" w:initials="KDC">
    <w:p w14:paraId="651CCDC2" w14:textId="2ADE987D" w:rsidR="00BA07A1" w:rsidRDefault="00BA07A1">
      <w:pPr>
        <w:pStyle w:val="CommentText"/>
      </w:pPr>
      <w:r>
        <w:rPr>
          <w:rStyle w:val="CommentReference"/>
        </w:rPr>
        <w:annotationRef/>
      </w:r>
      <w:r>
        <w:t xml:space="preserve">I’ll ask Tyler. </w:t>
      </w:r>
    </w:p>
  </w:comment>
  <w:comment w:id="6" w:author="Bloom PhD, Jesse D" w:date="2020-04-15T13:08:00Z" w:initials="BPJD">
    <w:p w14:paraId="4241C346" w14:textId="4895D1AE" w:rsidR="003C46D0" w:rsidRDefault="003C46D0">
      <w:pPr>
        <w:pStyle w:val="CommentText"/>
      </w:pPr>
      <w:r>
        <w:rPr>
          <w:rStyle w:val="CommentReference"/>
        </w:rPr>
        <w:annotationRef/>
      </w:r>
      <w:r>
        <w:t>Kate, I assume we need to provide this information for the luciferase assay as I’m guessing the RLUs will depend</w:t>
      </w:r>
      <w:r w:rsidR="00214E4B">
        <w:t xml:space="preserve"> on cell concentration and volume, right?</w:t>
      </w:r>
    </w:p>
  </w:comment>
  <w:comment w:id="7" w:author="Bloom PhD, Jesse D" w:date="2020-04-14T10:49:00Z" w:initials="BPJD">
    <w:p w14:paraId="4997E5AD" w14:textId="295FAA39" w:rsidR="0012224E" w:rsidRDefault="0012224E">
      <w:pPr>
        <w:pStyle w:val="CommentText"/>
      </w:pPr>
      <w:r>
        <w:rPr>
          <w:rStyle w:val="CommentReference"/>
        </w:rPr>
        <w:annotationRef/>
      </w:r>
      <w:r>
        <w:t>Any additional funding for Helen or Alex?</w:t>
      </w:r>
    </w:p>
  </w:comment>
  <w:comment w:id="8" w:author="Bloom PhD, Jesse D" w:date="2020-04-14T10:45:00Z" w:initials="BPJD">
    <w:p w14:paraId="062D8CFD" w14:textId="21D6ABA2" w:rsidR="006B7F42" w:rsidRDefault="006B7F42">
      <w:pPr>
        <w:pStyle w:val="CommentText"/>
      </w:pPr>
      <w:r>
        <w:rPr>
          <w:rStyle w:val="CommentReference"/>
        </w:rPr>
        <w:annotationRef/>
      </w:r>
      <w:r w:rsidR="00FD1097">
        <w:t>We should confirm this is true for He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EA636E" w15:done="0"/>
  <w15:commentEx w15:paraId="651CCDC2" w15:paraIdParent="02EA636E" w15:done="0"/>
  <w15:commentEx w15:paraId="4241C346"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8AB1" w16cex:dateUtc="2020-04-15T20:29:00Z"/>
  <w16cex:commentExtensible w16cex:durableId="224185E2" w16cex:dateUtc="2020-04-15T20:08: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EA636E" w16cid:durableId="22418AB1"/>
  <w16cid:commentId w16cid:paraId="651CCDC2" w16cid:durableId="22418EB1"/>
  <w16cid:commentId w16cid:paraId="4241C346" w16cid:durableId="224185E2"/>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531BFE" w14:textId="77777777" w:rsidR="007D5116" w:rsidRDefault="007D5116">
      <w:pPr>
        <w:spacing w:line="240" w:lineRule="auto"/>
      </w:pPr>
      <w:r>
        <w:separator/>
      </w:r>
    </w:p>
  </w:endnote>
  <w:endnote w:type="continuationSeparator" w:id="0">
    <w:p w14:paraId="0DD78695" w14:textId="77777777" w:rsidR="007D5116" w:rsidRDefault="007D51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627F2D" w:rsidRPr="00CF0CC9" w:rsidRDefault="00627F2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627F2D" w:rsidRPr="00372FCD" w:rsidRDefault="00627F2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00FD4509" w:rsidRPr="00FD4509">
      <w:rPr>
        <w:rFonts w:ascii="Palatino Linotype" w:hAnsi="Palatino Linotype"/>
        <w:b/>
        <w:bCs/>
        <w:iCs/>
        <w:sz w:val="16"/>
        <w:szCs w:val="16"/>
      </w:rPr>
      <w:t>20</w:t>
    </w:r>
    <w:r w:rsidR="00164E0D">
      <w:rPr>
        <w:rFonts w:ascii="Palatino Linotype" w:hAnsi="Palatino Linotype"/>
        <w:b/>
        <w:bCs/>
        <w:iCs/>
        <w:sz w:val="16"/>
        <w:szCs w:val="16"/>
      </w:rPr>
      <w:t>20</w:t>
    </w:r>
    <w:r w:rsidR="00FD4509" w:rsidRPr="00FD4509">
      <w:rPr>
        <w:rFonts w:ascii="Palatino Linotype" w:hAnsi="Palatino Linotype"/>
        <w:bCs/>
        <w:iCs/>
        <w:sz w:val="16"/>
        <w:szCs w:val="16"/>
      </w:rPr>
      <w:t xml:space="preserve">, </w:t>
    </w:r>
    <w:r w:rsidR="00FD4509" w:rsidRPr="00FD4509">
      <w:rPr>
        <w:rFonts w:ascii="Palatino Linotype" w:hAnsi="Palatino Linotype"/>
        <w:bCs/>
        <w:i/>
        <w:iCs/>
        <w:sz w:val="16"/>
        <w:szCs w:val="16"/>
      </w:rPr>
      <w:t>1</w:t>
    </w:r>
    <w:r w:rsidR="00164E0D">
      <w:rPr>
        <w:rFonts w:ascii="Palatino Linotype" w:hAnsi="Palatino Linotype"/>
        <w:bCs/>
        <w:i/>
        <w:iCs/>
        <w:sz w:val="16"/>
        <w:szCs w:val="16"/>
      </w:rPr>
      <w:t>2</w:t>
    </w:r>
    <w:r w:rsidR="00FD4509" w:rsidRPr="00FD4509">
      <w:rPr>
        <w:rFonts w:ascii="Palatino Linotype" w:hAnsi="Palatino Linotype"/>
        <w:bCs/>
        <w:iCs/>
        <w:sz w:val="16"/>
        <w:szCs w:val="16"/>
      </w:rPr>
      <w:t xml:space="preserve">, </w:t>
    </w:r>
    <w:r w:rsidR="00303F28">
      <w:rPr>
        <w:rFonts w:ascii="Palatino Linotype" w:hAnsi="Palatino Linotype"/>
        <w:bCs/>
        <w:iCs/>
        <w:sz w:val="16"/>
        <w:szCs w:val="16"/>
      </w:rPr>
      <w:t>x; doi: FOR PEER REVIEW</w:t>
    </w:r>
    <w:r w:rsidR="00985BC4" w:rsidRPr="00372FCD">
      <w:rPr>
        <w:rFonts w:ascii="Palatino Linotype" w:hAnsi="Palatino Linotype"/>
        <w:sz w:val="16"/>
        <w:szCs w:val="16"/>
        <w:lang w:val="fr-CH"/>
      </w:rPr>
      <w:tab/>
    </w:r>
    <w:r w:rsidRPr="00372FCD">
      <w:rPr>
        <w:rFonts w:ascii="Palatino Linotype" w:hAnsi="Palatino Linotype"/>
        <w:sz w:val="16"/>
        <w:szCs w:val="16"/>
        <w:lang w:val="fr-CH"/>
      </w:rPr>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EDB9C6" w14:textId="77777777" w:rsidR="007D5116" w:rsidRDefault="007D5116">
      <w:pPr>
        <w:spacing w:line="240" w:lineRule="auto"/>
      </w:pPr>
      <w:r>
        <w:separator/>
      </w:r>
    </w:p>
  </w:footnote>
  <w:footnote w:type="continuationSeparator" w:id="0">
    <w:p w14:paraId="71BF8381" w14:textId="77777777" w:rsidR="007D5116" w:rsidRDefault="007D511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627F2D" w:rsidRDefault="00627F2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627F2D" w:rsidRPr="00EE746E" w:rsidRDefault="00627F2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00FD4509" w:rsidRPr="00FD4509">
      <w:rPr>
        <w:rFonts w:ascii="Palatino Linotype" w:hAnsi="Palatino Linotype"/>
        <w:b/>
        <w:sz w:val="16"/>
      </w:rPr>
      <w:t>20</w:t>
    </w:r>
    <w:r w:rsidR="00164E0D">
      <w:rPr>
        <w:rFonts w:ascii="Palatino Linotype" w:hAnsi="Palatino Linotype"/>
        <w:b/>
        <w:sz w:val="16"/>
      </w:rPr>
      <w:t>20</w:t>
    </w:r>
    <w:r w:rsidR="00FD4509" w:rsidRPr="00FD4509">
      <w:rPr>
        <w:rFonts w:ascii="Palatino Linotype" w:hAnsi="Palatino Linotype"/>
        <w:sz w:val="16"/>
      </w:rPr>
      <w:t xml:space="preserve">, </w:t>
    </w:r>
    <w:r w:rsidR="00FD4509" w:rsidRPr="00FD4509">
      <w:rPr>
        <w:rFonts w:ascii="Palatino Linotype" w:hAnsi="Palatino Linotype"/>
        <w:i/>
        <w:sz w:val="16"/>
      </w:rPr>
      <w:t>1</w:t>
    </w:r>
    <w:r w:rsidR="00164E0D">
      <w:rPr>
        <w:rFonts w:ascii="Palatino Linotype" w:hAnsi="Palatino Linotype"/>
        <w:i/>
        <w:sz w:val="16"/>
      </w:rPr>
      <w:t>2</w:t>
    </w:r>
    <w:r w:rsidR="00303F28">
      <w:rPr>
        <w:rFonts w:ascii="Palatino Linotype" w:hAnsi="Palatino Linotype"/>
        <w:sz w:val="16"/>
      </w:rPr>
      <w:t>, x FOR PEER REVIEW</w:t>
    </w:r>
    <w:r w:rsidR="00985BC4">
      <w:rPr>
        <w:rFonts w:ascii="Palatino Linotype" w:hAnsi="Palatino Linotype"/>
        <w:sz w:val="16"/>
      </w:rPr>
      <w:tab/>
    </w:r>
    <w:r w:rsidR="00303F28">
      <w:rPr>
        <w:rFonts w:ascii="Palatino Linotype" w:hAnsi="Palatino Linotype"/>
        <w:sz w:val="16"/>
      </w:rPr>
      <w:fldChar w:fldCharType="begin"/>
    </w:r>
    <w:r w:rsidR="00303F28">
      <w:rPr>
        <w:rFonts w:ascii="Palatino Linotype" w:hAnsi="Palatino Linotype"/>
        <w:sz w:val="16"/>
      </w:rPr>
      <w:instrText xml:space="preserve"> PAGE   \* MERGEFORMAT </w:instrText>
    </w:r>
    <w:r w:rsidR="00303F28">
      <w:rPr>
        <w:rFonts w:ascii="Palatino Linotype" w:hAnsi="Palatino Linotype"/>
        <w:sz w:val="16"/>
      </w:rPr>
      <w:fldChar w:fldCharType="separate"/>
    </w:r>
    <w:r w:rsidR="00B85CD9">
      <w:rPr>
        <w:rFonts w:ascii="Palatino Linotype" w:hAnsi="Palatino Linotype"/>
        <w:noProof/>
        <w:sz w:val="16"/>
      </w:rPr>
      <w:t>3</w:t>
    </w:r>
    <w:r w:rsidR="00303F28">
      <w:rPr>
        <w:rFonts w:ascii="Palatino Linotype" w:hAnsi="Palatino Linotype"/>
        <w:sz w:val="16"/>
      </w:rPr>
      <w:fldChar w:fldCharType="end"/>
    </w:r>
    <w:r w:rsidR="00303F28">
      <w:rPr>
        <w:rFonts w:ascii="Palatino Linotype" w:hAnsi="Palatino Linotype"/>
        <w:sz w:val="16"/>
      </w:rPr>
      <w:t xml:space="preserve"> of </w:t>
    </w:r>
    <w:r w:rsidR="00303F28">
      <w:rPr>
        <w:rFonts w:ascii="Palatino Linotype" w:hAnsi="Palatino Linotype"/>
        <w:sz w:val="16"/>
      </w:rPr>
      <w:fldChar w:fldCharType="begin"/>
    </w:r>
    <w:r w:rsidR="00303F28">
      <w:rPr>
        <w:rFonts w:ascii="Palatino Linotype" w:hAnsi="Palatino Linotype"/>
        <w:sz w:val="16"/>
      </w:rPr>
      <w:instrText xml:space="preserve"> NUMPAGES   \* MERGEFORMAT </w:instrText>
    </w:r>
    <w:r w:rsidR="00303F28">
      <w:rPr>
        <w:rFonts w:ascii="Palatino Linotype" w:hAnsi="Palatino Linotype"/>
        <w:sz w:val="16"/>
      </w:rPr>
      <w:fldChar w:fldCharType="separate"/>
    </w:r>
    <w:r w:rsidR="00B85CD9">
      <w:rPr>
        <w:rFonts w:ascii="Palatino Linotype" w:hAnsi="Palatino Linotype"/>
        <w:noProof/>
        <w:sz w:val="16"/>
      </w:rPr>
      <w:t>4</w:t>
    </w:r>
    <w:r w:rsidR="00303F28">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627F2D" w:rsidRDefault="00C721F5"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627F2D" w:rsidRDefault="00C721F5"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627F2D" w:rsidRDefault="00C721F5"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20AC4"/>
    <w:rsid w:val="00021BB0"/>
    <w:rsid w:val="00032B6A"/>
    <w:rsid w:val="00034B84"/>
    <w:rsid w:val="00035075"/>
    <w:rsid w:val="000379D9"/>
    <w:rsid w:val="000424C0"/>
    <w:rsid w:val="0004621F"/>
    <w:rsid w:val="00066584"/>
    <w:rsid w:val="00070B6F"/>
    <w:rsid w:val="00071349"/>
    <w:rsid w:val="00072E05"/>
    <w:rsid w:val="00074457"/>
    <w:rsid w:val="00074CDF"/>
    <w:rsid w:val="00077757"/>
    <w:rsid w:val="000836BF"/>
    <w:rsid w:val="00092982"/>
    <w:rsid w:val="000A115F"/>
    <w:rsid w:val="000A4430"/>
    <w:rsid w:val="000B4C54"/>
    <w:rsid w:val="000C3EB4"/>
    <w:rsid w:val="000C66B5"/>
    <w:rsid w:val="000D014A"/>
    <w:rsid w:val="000E592B"/>
    <w:rsid w:val="000F4757"/>
    <w:rsid w:val="00104223"/>
    <w:rsid w:val="0012041F"/>
    <w:rsid w:val="0012224E"/>
    <w:rsid w:val="00126A6E"/>
    <w:rsid w:val="001271B0"/>
    <w:rsid w:val="00141732"/>
    <w:rsid w:val="0014404D"/>
    <w:rsid w:val="00164E0D"/>
    <w:rsid w:val="00165034"/>
    <w:rsid w:val="00173E2D"/>
    <w:rsid w:val="00181401"/>
    <w:rsid w:val="00183322"/>
    <w:rsid w:val="001938B7"/>
    <w:rsid w:val="0019424C"/>
    <w:rsid w:val="00194891"/>
    <w:rsid w:val="001C3BDF"/>
    <w:rsid w:val="001D1AFE"/>
    <w:rsid w:val="001D20FA"/>
    <w:rsid w:val="001E0EF6"/>
    <w:rsid w:val="001E1AEB"/>
    <w:rsid w:val="001E2025"/>
    <w:rsid w:val="001E2687"/>
    <w:rsid w:val="001E2AEB"/>
    <w:rsid w:val="001E516B"/>
    <w:rsid w:val="00211D56"/>
    <w:rsid w:val="00212C49"/>
    <w:rsid w:val="00214E4B"/>
    <w:rsid w:val="00216F03"/>
    <w:rsid w:val="00232593"/>
    <w:rsid w:val="00232A81"/>
    <w:rsid w:val="002335F9"/>
    <w:rsid w:val="00244487"/>
    <w:rsid w:val="00244B65"/>
    <w:rsid w:val="00256504"/>
    <w:rsid w:val="00265FCE"/>
    <w:rsid w:val="00266D3D"/>
    <w:rsid w:val="00267702"/>
    <w:rsid w:val="00276D2D"/>
    <w:rsid w:val="00280D5D"/>
    <w:rsid w:val="00287499"/>
    <w:rsid w:val="002905B1"/>
    <w:rsid w:val="00295933"/>
    <w:rsid w:val="002A1692"/>
    <w:rsid w:val="002A4BF7"/>
    <w:rsid w:val="002A5BB0"/>
    <w:rsid w:val="002A61DC"/>
    <w:rsid w:val="002A7852"/>
    <w:rsid w:val="002D26D1"/>
    <w:rsid w:val="002F1023"/>
    <w:rsid w:val="00300EE6"/>
    <w:rsid w:val="00303F28"/>
    <w:rsid w:val="00325AE9"/>
    <w:rsid w:val="00326141"/>
    <w:rsid w:val="00340113"/>
    <w:rsid w:val="00352574"/>
    <w:rsid w:val="00356F9E"/>
    <w:rsid w:val="00360AC7"/>
    <w:rsid w:val="00361DC8"/>
    <w:rsid w:val="00362F96"/>
    <w:rsid w:val="00363632"/>
    <w:rsid w:val="00365E65"/>
    <w:rsid w:val="00372CF1"/>
    <w:rsid w:val="003747EA"/>
    <w:rsid w:val="00375915"/>
    <w:rsid w:val="00376B92"/>
    <w:rsid w:val="00377F82"/>
    <w:rsid w:val="003817F9"/>
    <w:rsid w:val="00384371"/>
    <w:rsid w:val="003909FC"/>
    <w:rsid w:val="00396888"/>
    <w:rsid w:val="00397D54"/>
    <w:rsid w:val="003A0FCA"/>
    <w:rsid w:val="003A4CE1"/>
    <w:rsid w:val="003B4E9D"/>
    <w:rsid w:val="003C1019"/>
    <w:rsid w:val="003C46D0"/>
    <w:rsid w:val="003C4CD7"/>
    <w:rsid w:val="003D0F14"/>
    <w:rsid w:val="003D5391"/>
    <w:rsid w:val="003D5864"/>
    <w:rsid w:val="003E28FF"/>
    <w:rsid w:val="003E4834"/>
    <w:rsid w:val="003E7660"/>
    <w:rsid w:val="003F1DBF"/>
    <w:rsid w:val="003F4DF2"/>
    <w:rsid w:val="003F6F5E"/>
    <w:rsid w:val="00400246"/>
    <w:rsid w:val="004019C6"/>
    <w:rsid w:val="00401D30"/>
    <w:rsid w:val="00404C53"/>
    <w:rsid w:val="00415F4B"/>
    <w:rsid w:val="00427673"/>
    <w:rsid w:val="00427DC5"/>
    <w:rsid w:val="00440B2B"/>
    <w:rsid w:val="0045163C"/>
    <w:rsid w:val="004524E5"/>
    <w:rsid w:val="00455F86"/>
    <w:rsid w:val="00457E7A"/>
    <w:rsid w:val="004616E3"/>
    <w:rsid w:val="004666EF"/>
    <w:rsid w:val="00473630"/>
    <w:rsid w:val="0048139C"/>
    <w:rsid w:val="004901E3"/>
    <w:rsid w:val="00494D16"/>
    <w:rsid w:val="00497686"/>
    <w:rsid w:val="004B3B4A"/>
    <w:rsid w:val="004C2FDD"/>
    <w:rsid w:val="004C324F"/>
    <w:rsid w:val="004D1F8F"/>
    <w:rsid w:val="004F1341"/>
    <w:rsid w:val="004F25AC"/>
    <w:rsid w:val="004F49A4"/>
    <w:rsid w:val="00500FF4"/>
    <w:rsid w:val="005105E8"/>
    <w:rsid w:val="00521B95"/>
    <w:rsid w:val="00532A09"/>
    <w:rsid w:val="005503B2"/>
    <w:rsid w:val="00561A37"/>
    <w:rsid w:val="00562C98"/>
    <w:rsid w:val="005739D8"/>
    <w:rsid w:val="00576668"/>
    <w:rsid w:val="0058703A"/>
    <w:rsid w:val="005918D0"/>
    <w:rsid w:val="00592016"/>
    <w:rsid w:val="005924A8"/>
    <w:rsid w:val="00592678"/>
    <w:rsid w:val="005A0404"/>
    <w:rsid w:val="005A140C"/>
    <w:rsid w:val="005B4477"/>
    <w:rsid w:val="005C4B21"/>
    <w:rsid w:val="005D2C50"/>
    <w:rsid w:val="005D44F7"/>
    <w:rsid w:val="005D4603"/>
    <w:rsid w:val="005D632C"/>
    <w:rsid w:val="005E124C"/>
    <w:rsid w:val="005E2FC2"/>
    <w:rsid w:val="005E7AFD"/>
    <w:rsid w:val="005F63B1"/>
    <w:rsid w:val="00605102"/>
    <w:rsid w:val="00605AC9"/>
    <w:rsid w:val="0061281F"/>
    <w:rsid w:val="0062401A"/>
    <w:rsid w:val="00627F2D"/>
    <w:rsid w:val="006338C4"/>
    <w:rsid w:val="00642682"/>
    <w:rsid w:val="006506A8"/>
    <w:rsid w:val="006579AA"/>
    <w:rsid w:val="00662F73"/>
    <w:rsid w:val="006640EE"/>
    <w:rsid w:val="00665284"/>
    <w:rsid w:val="00672CA6"/>
    <w:rsid w:val="00674009"/>
    <w:rsid w:val="00674787"/>
    <w:rsid w:val="00676478"/>
    <w:rsid w:val="00692393"/>
    <w:rsid w:val="006B7F42"/>
    <w:rsid w:val="006C1F23"/>
    <w:rsid w:val="006C5456"/>
    <w:rsid w:val="006C5BC1"/>
    <w:rsid w:val="006D0116"/>
    <w:rsid w:val="006D2521"/>
    <w:rsid w:val="006D73A0"/>
    <w:rsid w:val="00712772"/>
    <w:rsid w:val="00721CC6"/>
    <w:rsid w:val="00724714"/>
    <w:rsid w:val="00730E2C"/>
    <w:rsid w:val="00737042"/>
    <w:rsid w:val="0073704B"/>
    <w:rsid w:val="00760CFE"/>
    <w:rsid w:val="00761594"/>
    <w:rsid w:val="007750E6"/>
    <w:rsid w:val="00784B97"/>
    <w:rsid w:val="00784F31"/>
    <w:rsid w:val="007B05C3"/>
    <w:rsid w:val="007B0A72"/>
    <w:rsid w:val="007B142B"/>
    <w:rsid w:val="007B3CCA"/>
    <w:rsid w:val="007B5FA4"/>
    <w:rsid w:val="007C41FC"/>
    <w:rsid w:val="007C4997"/>
    <w:rsid w:val="007C5F55"/>
    <w:rsid w:val="007C64C8"/>
    <w:rsid w:val="007D5116"/>
    <w:rsid w:val="007E6D20"/>
    <w:rsid w:val="007E7880"/>
    <w:rsid w:val="007F6277"/>
    <w:rsid w:val="007F7C8C"/>
    <w:rsid w:val="00804145"/>
    <w:rsid w:val="0081243C"/>
    <w:rsid w:val="008176DB"/>
    <w:rsid w:val="00823EA9"/>
    <w:rsid w:val="008250B5"/>
    <w:rsid w:val="00827475"/>
    <w:rsid w:val="0084229B"/>
    <w:rsid w:val="00842E21"/>
    <w:rsid w:val="00843683"/>
    <w:rsid w:val="00847BD5"/>
    <w:rsid w:val="008607F7"/>
    <w:rsid w:val="00862C22"/>
    <w:rsid w:val="0088201B"/>
    <w:rsid w:val="00891AB0"/>
    <w:rsid w:val="00892446"/>
    <w:rsid w:val="0089415F"/>
    <w:rsid w:val="0089577B"/>
    <w:rsid w:val="00895B2D"/>
    <w:rsid w:val="008A7D6B"/>
    <w:rsid w:val="008B079D"/>
    <w:rsid w:val="008C3246"/>
    <w:rsid w:val="008C5856"/>
    <w:rsid w:val="008D460D"/>
    <w:rsid w:val="008D72CC"/>
    <w:rsid w:val="008E0979"/>
    <w:rsid w:val="008E0F53"/>
    <w:rsid w:val="008E7C6A"/>
    <w:rsid w:val="008F2632"/>
    <w:rsid w:val="008F413F"/>
    <w:rsid w:val="0090647C"/>
    <w:rsid w:val="00920345"/>
    <w:rsid w:val="009221F9"/>
    <w:rsid w:val="0092278D"/>
    <w:rsid w:val="00923803"/>
    <w:rsid w:val="0093098C"/>
    <w:rsid w:val="009425DC"/>
    <w:rsid w:val="009445F1"/>
    <w:rsid w:val="009537A4"/>
    <w:rsid w:val="009579A4"/>
    <w:rsid w:val="009675C3"/>
    <w:rsid w:val="00967F60"/>
    <w:rsid w:val="009710F2"/>
    <w:rsid w:val="00972B1C"/>
    <w:rsid w:val="00985BC4"/>
    <w:rsid w:val="00985D46"/>
    <w:rsid w:val="00990882"/>
    <w:rsid w:val="00996168"/>
    <w:rsid w:val="009963CB"/>
    <w:rsid w:val="009B110C"/>
    <w:rsid w:val="009B185B"/>
    <w:rsid w:val="009B3375"/>
    <w:rsid w:val="009C2453"/>
    <w:rsid w:val="009C2FD3"/>
    <w:rsid w:val="009D4CBB"/>
    <w:rsid w:val="009F14D0"/>
    <w:rsid w:val="009F70E6"/>
    <w:rsid w:val="009F781F"/>
    <w:rsid w:val="00A00AA8"/>
    <w:rsid w:val="00A0791D"/>
    <w:rsid w:val="00A07B01"/>
    <w:rsid w:val="00A119D4"/>
    <w:rsid w:val="00A1223D"/>
    <w:rsid w:val="00A21C8B"/>
    <w:rsid w:val="00A258AE"/>
    <w:rsid w:val="00A262D1"/>
    <w:rsid w:val="00A271F1"/>
    <w:rsid w:val="00A32030"/>
    <w:rsid w:val="00A324D7"/>
    <w:rsid w:val="00A43AF7"/>
    <w:rsid w:val="00A57F20"/>
    <w:rsid w:val="00A633AC"/>
    <w:rsid w:val="00A6631E"/>
    <w:rsid w:val="00A6656C"/>
    <w:rsid w:val="00A675BB"/>
    <w:rsid w:val="00A74C97"/>
    <w:rsid w:val="00A760E7"/>
    <w:rsid w:val="00A9274F"/>
    <w:rsid w:val="00AA1294"/>
    <w:rsid w:val="00AB499B"/>
    <w:rsid w:val="00AC474A"/>
    <w:rsid w:val="00AC60AF"/>
    <w:rsid w:val="00AD32B8"/>
    <w:rsid w:val="00AD3F6A"/>
    <w:rsid w:val="00AE4426"/>
    <w:rsid w:val="00AE5CE9"/>
    <w:rsid w:val="00AF667A"/>
    <w:rsid w:val="00B146C1"/>
    <w:rsid w:val="00B14B94"/>
    <w:rsid w:val="00B16BA9"/>
    <w:rsid w:val="00B22624"/>
    <w:rsid w:val="00B234E8"/>
    <w:rsid w:val="00B26ED4"/>
    <w:rsid w:val="00B277B0"/>
    <w:rsid w:val="00B35182"/>
    <w:rsid w:val="00B44F18"/>
    <w:rsid w:val="00B54AD6"/>
    <w:rsid w:val="00B63BE3"/>
    <w:rsid w:val="00B74FD9"/>
    <w:rsid w:val="00B753DB"/>
    <w:rsid w:val="00B82C73"/>
    <w:rsid w:val="00B85CD9"/>
    <w:rsid w:val="00B918EF"/>
    <w:rsid w:val="00B9647B"/>
    <w:rsid w:val="00B9677A"/>
    <w:rsid w:val="00BA05A2"/>
    <w:rsid w:val="00BA07A1"/>
    <w:rsid w:val="00BA0F34"/>
    <w:rsid w:val="00BB0C20"/>
    <w:rsid w:val="00BB25ED"/>
    <w:rsid w:val="00BE2CFD"/>
    <w:rsid w:val="00BE2F59"/>
    <w:rsid w:val="00BF1E76"/>
    <w:rsid w:val="00BF687D"/>
    <w:rsid w:val="00C00813"/>
    <w:rsid w:val="00C25BD4"/>
    <w:rsid w:val="00C41326"/>
    <w:rsid w:val="00C41A99"/>
    <w:rsid w:val="00C455FB"/>
    <w:rsid w:val="00C50A66"/>
    <w:rsid w:val="00C56DA0"/>
    <w:rsid w:val="00C56EB6"/>
    <w:rsid w:val="00C57F33"/>
    <w:rsid w:val="00C6540F"/>
    <w:rsid w:val="00C721F5"/>
    <w:rsid w:val="00C74702"/>
    <w:rsid w:val="00C74FF9"/>
    <w:rsid w:val="00C91DF0"/>
    <w:rsid w:val="00C93A04"/>
    <w:rsid w:val="00C951F6"/>
    <w:rsid w:val="00CA0554"/>
    <w:rsid w:val="00CA2A4C"/>
    <w:rsid w:val="00CB4384"/>
    <w:rsid w:val="00CB69EA"/>
    <w:rsid w:val="00CC6B54"/>
    <w:rsid w:val="00CD648C"/>
    <w:rsid w:val="00CE0023"/>
    <w:rsid w:val="00CE5EC0"/>
    <w:rsid w:val="00CF0059"/>
    <w:rsid w:val="00CF50E7"/>
    <w:rsid w:val="00CF705A"/>
    <w:rsid w:val="00D04714"/>
    <w:rsid w:val="00D0735F"/>
    <w:rsid w:val="00D12CC5"/>
    <w:rsid w:val="00D12E93"/>
    <w:rsid w:val="00D1751D"/>
    <w:rsid w:val="00D17B34"/>
    <w:rsid w:val="00D2075C"/>
    <w:rsid w:val="00D31F3A"/>
    <w:rsid w:val="00D32186"/>
    <w:rsid w:val="00D364D0"/>
    <w:rsid w:val="00D42548"/>
    <w:rsid w:val="00D5078F"/>
    <w:rsid w:val="00D51BC6"/>
    <w:rsid w:val="00D544C4"/>
    <w:rsid w:val="00D616D7"/>
    <w:rsid w:val="00D6288B"/>
    <w:rsid w:val="00D67885"/>
    <w:rsid w:val="00D75DA4"/>
    <w:rsid w:val="00D85AA0"/>
    <w:rsid w:val="00D85FFB"/>
    <w:rsid w:val="00D86915"/>
    <w:rsid w:val="00D90B27"/>
    <w:rsid w:val="00D957F4"/>
    <w:rsid w:val="00DA4227"/>
    <w:rsid w:val="00DA5CF6"/>
    <w:rsid w:val="00DB2DC5"/>
    <w:rsid w:val="00DB5E7E"/>
    <w:rsid w:val="00DC3931"/>
    <w:rsid w:val="00DC3DD0"/>
    <w:rsid w:val="00DC668E"/>
    <w:rsid w:val="00DD0C0D"/>
    <w:rsid w:val="00DD56CF"/>
    <w:rsid w:val="00DD583E"/>
    <w:rsid w:val="00DE0A40"/>
    <w:rsid w:val="00DE57BF"/>
    <w:rsid w:val="00DE70D7"/>
    <w:rsid w:val="00DF168B"/>
    <w:rsid w:val="00E02D10"/>
    <w:rsid w:val="00E1121C"/>
    <w:rsid w:val="00E120B6"/>
    <w:rsid w:val="00E17029"/>
    <w:rsid w:val="00E17E43"/>
    <w:rsid w:val="00E2041B"/>
    <w:rsid w:val="00E21748"/>
    <w:rsid w:val="00E25C20"/>
    <w:rsid w:val="00E37AF0"/>
    <w:rsid w:val="00E37EB1"/>
    <w:rsid w:val="00E464AE"/>
    <w:rsid w:val="00E473DE"/>
    <w:rsid w:val="00E5131B"/>
    <w:rsid w:val="00E55A0B"/>
    <w:rsid w:val="00E63874"/>
    <w:rsid w:val="00E65380"/>
    <w:rsid w:val="00E65C58"/>
    <w:rsid w:val="00E72744"/>
    <w:rsid w:val="00E7412A"/>
    <w:rsid w:val="00E7580F"/>
    <w:rsid w:val="00E75EF2"/>
    <w:rsid w:val="00E834E1"/>
    <w:rsid w:val="00E83706"/>
    <w:rsid w:val="00E8621E"/>
    <w:rsid w:val="00E96875"/>
    <w:rsid w:val="00EA6B46"/>
    <w:rsid w:val="00EB1852"/>
    <w:rsid w:val="00EC3455"/>
    <w:rsid w:val="00EC70E9"/>
    <w:rsid w:val="00ED2111"/>
    <w:rsid w:val="00ED6D11"/>
    <w:rsid w:val="00EE6BC7"/>
    <w:rsid w:val="00F04C76"/>
    <w:rsid w:val="00F140ED"/>
    <w:rsid w:val="00F15C55"/>
    <w:rsid w:val="00F228AC"/>
    <w:rsid w:val="00F25DC8"/>
    <w:rsid w:val="00F30B0B"/>
    <w:rsid w:val="00F3194F"/>
    <w:rsid w:val="00F3427B"/>
    <w:rsid w:val="00F41033"/>
    <w:rsid w:val="00F47965"/>
    <w:rsid w:val="00F50ACD"/>
    <w:rsid w:val="00F642BE"/>
    <w:rsid w:val="00F74945"/>
    <w:rsid w:val="00F774FE"/>
    <w:rsid w:val="00F85C43"/>
    <w:rsid w:val="00F95076"/>
    <w:rsid w:val="00F96A69"/>
    <w:rsid w:val="00FA3E6D"/>
    <w:rsid w:val="00FB024F"/>
    <w:rsid w:val="00FB5524"/>
    <w:rsid w:val="00FB7AF0"/>
    <w:rsid w:val="00FC05DF"/>
    <w:rsid w:val="00FC0BB0"/>
    <w:rsid w:val="00FC4288"/>
    <w:rsid w:val="00FC6D32"/>
    <w:rsid w:val="00FD1097"/>
    <w:rsid w:val="00FD4509"/>
    <w:rsid w:val="00FE0DE4"/>
    <w:rsid w:val="00FE383D"/>
    <w:rsid w:val="00FE7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reguia@fredhutch.org" TargetMode="External"/><Relationship Id="rId18" Type="http://schemas.openxmlformats.org/officeDocument/2006/relationships/hyperlink" Target="mailto:jbloom@fredhutch.org" TargetMode="External"/><Relationship Id="rId26" Type="http://schemas.openxmlformats.org/officeDocument/2006/relationships/hyperlink" Target="https://creativecommons.org/licenses/by-nc-nd/3.0/" TargetMode="External"/><Relationship Id="rId39" Type="http://schemas.microsoft.com/office/2011/relationships/people" Target="people.xml"/><Relationship Id="rId21" Type="http://schemas.openxmlformats.org/officeDocument/2006/relationships/hyperlink" Target="http://www.albehar.org/archives/8111"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dusenk@uw.edu" TargetMode="External"/><Relationship Id="rId17" Type="http://schemas.openxmlformats.org/officeDocument/2006/relationships/hyperlink" Target="mailto:abalazs@mgh.harvard.edu" TargetMode="External"/><Relationship Id="rId25" Type="http://schemas.openxmlformats.org/officeDocument/2006/relationships/hyperlink" Target="http://www.albehar.org/archives/8111"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aloes@fredhutch.org" TargetMode="External"/><Relationship Id="rId20" Type="http://schemas.openxmlformats.org/officeDocument/2006/relationships/image" Target="media/image2.jpeg"/><Relationship Id="rId29" Type="http://schemas.openxmlformats.org/officeDocument/2006/relationships/hyperlink" Target="https://creativecommons.org/licenses/by-nc-nd/3.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3.jpeg"/><Relationship Id="rId32" Type="http://schemas.openxmlformats.org/officeDocument/2006/relationships/image" Target="media/image4.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kmalone2@fredhutch.org" TargetMode="External"/><Relationship Id="rId23" Type="http://schemas.openxmlformats.org/officeDocument/2006/relationships/hyperlink" Target="https://creativecommons.org/licenses/by-nc-nd/3.0/" TargetMode="External"/><Relationship Id="rId28" Type="http://schemas.openxmlformats.org/officeDocument/2006/relationships/hyperlink" Target="http://www.albehar.org/archives/8111" TargetMode="External"/><Relationship Id="rId36"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1.emf"/><Relationship Id="rId31" Type="http://schemas.openxmlformats.org/officeDocument/2006/relationships/hyperlink" Target="https://creativecommons.org/licenses/by-nc-nd/3.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adingens@fredhutch.org" TargetMode="External"/><Relationship Id="rId22" Type="http://schemas.openxmlformats.org/officeDocument/2006/relationships/hyperlink" Target="http://www.albehar.org/archives/8111" TargetMode="External"/><Relationship Id="rId27" Type="http://schemas.openxmlformats.org/officeDocument/2006/relationships/image" Target="media/image3.emf"/><Relationship Id="rId30" Type="http://schemas.openxmlformats.org/officeDocument/2006/relationships/hyperlink" Target="http://www.albehar.org/archives/8111" TargetMode="External"/><Relationship Id="rId35"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30.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F50D3305-03C6-F24B-816B-0FC99D91A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295</TotalTime>
  <Pages>10</Pages>
  <Words>33242</Words>
  <Characters>189484</Characters>
  <Application>Microsoft Office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8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387</cp:revision>
  <dcterms:created xsi:type="dcterms:W3CDTF">2020-04-14T15:56:00Z</dcterms:created>
  <dcterms:modified xsi:type="dcterms:W3CDTF">2020-04-15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